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body>
    <w:p w14:paraId="24756E0B" w14:textId="77777777" w:rsidR="00B5423E" w:rsidRDefault="00B5423E">
      <w:pPr>
        <w:pBdr>
          <w:top w:val="nil"/>
          <w:left w:val="nil"/>
          <w:bottom w:val="nil"/>
          <w:right w:val="nil"/>
          <w:between w:val="nil"/>
        </w:pBdr>
        <w:spacing w:line="276" w:lineRule="auto"/>
      </w:pPr>
    </w:p>
    <w:p w14:paraId="480B522B" w14:textId="77777777" w:rsidR="00B5423E" w:rsidRDefault="00000000">
      <w:pPr>
        <w:jc w:val="center"/>
        <w:rPr>
          <w:b/>
          <w:sz w:val="26"/>
          <w:szCs w:val="26"/>
        </w:rPr>
      </w:pPr>
      <w:r>
        <w:rPr>
          <w:b/>
          <w:noProof/>
          <w:sz w:val="26"/>
          <w:szCs w:val="26"/>
        </w:rPr>
        <mc:AlternateContent>
          <mc:Choice Requires="wpg">
            <w:drawing>
              <wp:inline distT="114300" distB="114300" distL="114300" distR="114300" wp14:anchorId="428B4A26" wp14:editId="74A87116">
                <wp:extent cx="5399730" cy="812800"/>
                <wp:effectExtent l="0" t="0" r="0" b="0"/>
                <wp:docPr id="1517867873" name="Group 1517867873"/>
                <wp:cNvGraphicFramePr/>
                <a:graphic xmlns:a="http://schemas.openxmlformats.org/drawingml/2006/main">
                  <a:graphicData uri="http://schemas.microsoft.com/office/word/2010/wordprocessingGroup">
                    <wpg:wgp>
                      <wpg:cNvGrpSpPr/>
                      <wpg:grpSpPr>
                        <a:xfrm>
                          <a:off x="0" y="0"/>
                          <a:ext cx="5399730" cy="812800"/>
                          <a:chOff x="152400" y="152400"/>
                          <a:chExt cx="6553200" cy="970150"/>
                        </a:xfrm>
                      </wpg:grpSpPr>
                      <pic:pic xmlns:pic="http://schemas.openxmlformats.org/drawingml/2006/picture">
                        <pic:nvPicPr>
                          <pic:cNvPr id="2" name="Shape 2"/>
                          <pic:cNvPicPr preferRelativeResize="0"/>
                        </pic:nvPicPr>
                        <pic:blipFill>
                          <a:blip r:embed="rId8">
                            <a:alphaModFix/>
                          </a:blip>
                          <a:stretch>
                            <a:fillRect/>
                          </a:stretch>
                        </pic:blipFill>
                        <pic:spPr>
                          <a:xfrm>
                            <a:off x="152400" y="152400"/>
                            <a:ext cx="6553193" cy="970146"/>
                          </a:xfrm>
                          <a:prstGeom prst="rect">
                            <a:avLst/>
                          </a:prstGeom>
                          <a:noFill/>
                          <a:ln>
                            <a:noFill/>
                          </a:ln>
                        </pic:spPr>
                      </pic:pic>
                    </wpg:wgp>
                  </a:graphicData>
                </a:graphic>
              </wp:inline>
            </w:drawing>
          </mc:Choice>
          <mc:Fallback xmlns:cr="http://schemas.microsoft.com/office/comments/2020/reactions" xmlns="http://schemas.microsoft.com/office/tasks/2019/documenttasks"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inline distB="114300" distT="114300" distL="114300" distR="114300">
                <wp:extent cx="5399730" cy="812800"/>
                <wp:effectExtent b="0" l="0" r="0" t="0"/>
                <wp:docPr id="1517867873" name="image2.png"/>
                <a:graphic>
                  <a:graphicData uri="http://schemas.openxmlformats.org/drawingml/2006/picture">
                    <pic:pic>
                      <pic:nvPicPr>
                        <pic:cNvPr id="0" name="image2.png"/>
                        <pic:cNvPicPr preferRelativeResize="0"/>
                      </pic:nvPicPr>
                      <pic:blipFill>
                        <a:blip r:embed="rId9"/>
                        <a:srcRect/>
                        <a:stretch>
                          <a:fillRect/>
                        </a:stretch>
                      </pic:blipFill>
                      <pic:spPr>
                        <a:xfrm>
                          <a:off x="0" y="0"/>
                          <a:ext cx="5399730" cy="812800"/>
                        </a:xfrm>
                        <a:prstGeom prst="rect"/>
                        <a:ln/>
                      </pic:spPr>
                    </pic:pic>
                  </a:graphicData>
                </a:graphic>
              </wp:inline>
            </w:drawing>
          </mc:Fallback>
        </mc:AlternateContent>
      </w:r>
    </w:p>
    <w:p w14:paraId="755C21F8" w14:textId="612BEDFD" w:rsidR="00B5423E" w:rsidRDefault="0016683F">
      <w:pPr>
        <w:jc w:val="center"/>
        <w:rPr>
          <w:b/>
          <w:sz w:val="22"/>
          <w:szCs w:val="22"/>
        </w:rPr>
      </w:pPr>
      <w:r w:rsidRPr="0016683F">
        <w:rPr>
          <w:b/>
          <w:i/>
          <w:iCs/>
          <w:sz w:val="26"/>
          <w:szCs w:val="26"/>
        </w:rPr>
        <w:t>Importance–Performance Analysis</w:t>
      </w:r>
      <w:r w:rsidRPr="0016683F">
        <w:rPr>
          <w:b/>
          <w:sz w:val="26"/>
          <w:szCs w:val="26"/>
        </w:rPr>
        <w:t xml:space="preserve"> (IPA) sebagai Alat Evaluasi Kualitas Layanan: Sebuah Studi Pustaka</w:t>
      </w:r>
      <w:r>
        <w:rPr>
          <w:b/>
          <w:sz w:val="26"/>
          <w:szCs w:val="26"/>
        </w:rPr>
        <w:t xml:space="preserve"> </w:t>
      </w:r>
    </w:p>
    <w:p w14:paraId="37F29857" w14:textId="00CE60DF" w:rsidR="00B5423E" w:rsidRDefault="003E5755" w:rsidP="00FC4631">
      <w:pPr>
        <w:jc w:val="center"/>
        <w:rPr>
          <w:sz w:val="20"/>
          <w:szCs w:val="20"/>
          <w:vertAlign w:val="superscript"/>
        </w:rPr>
      </w:pPr>
      <w:r>
        <w:rPr>
          <w:b/>
          <w:sz w:val="20"/>
          <w:szCs w:val="20"/>
        </w:rPr>
        <w:t>Nurul Mukhlisa</w:t>
      </w:r>
    </w:p>
    <w:p w14:paraId="70CB08A3" w14:textId="4ACAA630" w:rsidR="00B5423E" w:rsidRDefault="00000000">
      <w:pPr>
        <w:jc w:val="center"/>
        <w:rPr>
          <w:sz w:val="20"/>
          <w:szCs w:val="20"/>
        </w:rPr>
      </w:pPr>
      <w:r>
        <w:rPr>
          <w:sz w:val="20"/>
          <w:szCs w:val="20"/>
          <w:vertAlign w:val="superscript"/>
        </w:rPr>
        <w:t>1</w:t>
      </w:r>
      <w:r w:rsidR="00FC4631">
        <w:rPr>
          <w:sz w:val="20"/>
          <w:szCs w:val="20"/>
        </w:rPr>
        <w:t>Universitas Negeri Makassar</w:t>
      </w:r>
      <w:r>
        <w:rPr>
          <w:sz w:val="20"/>
          <w:szCs w:val="20"/>
        </w:rPr>
        <w:t xml:space="preserve">, Indonesia </w:t>
      </w:r>
    </w:p>
    <w:p w14:paraId="6D9470E6" w14:textId="4B0823C5" w:rsidR="00B5423E" w:rsidRDefault="00000000">
      <w:pPr>
        <w:jc w:val="center"/>
        <w:rPr>
          <w:sz w:val="20"/>
          <w:szCs w:val="20"/>
        </w:rPr>
      </w:pPr>
      <w:r>
        <w:rPr>
          <w:sz w:val="20"/>
          <w:szCs w:val="20"/>
        </w:rPr>
        <w:t xml:space="preserve">Email: </w:t>
      </w:r>
      <w:r>
        <w:rPr>
          <w:sz w:val="20"/>
          <w:szCs w:val="20"/>
          <w:vertAlign w:val="superscript"/>
        </w:rPr>
        <w:t>1</w:t>
      </w:r>
      <w:r w:rsidR="00FC4631">
        <w:rPr>
          <w:sz w:val="20"/>
          <w:szCs w:val="20"/>
        </w:rPr>
        <w:t>nurullmukhlisaa@unm.ac.id</w:t>
      </w:r>
    </w:p>
    <w:p w14:paraId="3403D50B" w14:textId="77777777" w:rsidR="00B5423E" w:rsidRDefault="00B5423E">
      <w:pPr>
        <w:jc w:val="center"/>
        <w:rPr>
          <w:sz w:val="22"/>
          <w:szCs w:val="22"/>
        </w:rPr>
      </w:pPr>
    </w:p>
    <w:p w14:paraId="1210CC4F" w14:textId="77777777" w:rsidR="00B5423E" w:rsidRDefault="00B5423E">
      <w:pPr>
        <w:jc w:val="center"/>
        <w:rPr>
          <w:sz w:val="22"/>
          <w:szCs w:val="22"/>
        </w:rPr>
      </w:pPr>
    </w:p>
    <w:p w14:paraId="297AA6DA" w14:textId="6C1C1C98" w:rsidR="00B5423E" w:rsidRDefault="00000000">
      <w:pPr>
        <w:ind w:left="567" w:right="567"/>
        <w:jc w:val="both"/>
        <w:rPr>
          <w:sz w:val="20"/>
          <w:szCs w:val="20"/>
        </w:rPr>
      </w:pPr>
      <w:r>
        <w:rPr>
          <w:b/>
          <w:sz w:val="20"/>
          <w:szCs w:val="20"/>
        </w:rPr>
        <w:t xml:space="preserve">Abstrak: </w:t>
      </w:r>
      <w:r w:rsidR="003D333D" w:rsidRPr="003D333D">
        <w:rPr>
          <w:sz w:val="20"/>
          <w:szCs w:val="20"/>
        </w:rPr>
        <w:t xml:space="preserve">Penelitian ini bertujuan untuk mengkaji penggunaan model </w:t>
      </w:r>
      <w:r w:rsidR="003D333D" w:rsidRPr="00BF262B">
        <w:rPr>
          <w:i/>
          <w:iCs/>
          <w:sz w:val="20"/>
          <w:szCs w:val="20"/>
        </w:rPr>
        <w:t>Importance–Performance Analysis</w:t>
      </w:r>
      <w:r w:rsidR="003D333D" w:rsidRPr="003D333D">
        <w:rPr>
          <w:sz w:val="20"/>
          <w:szCs w:val="20"/>
        </w:rPr>
        <w:t xml:space="preserve"> sebagai alat evaluasi kualitas layanan melalui pendekatan studi pustaka. Metode yang digunakan adalah </w:t>
      </w:r>
      <w:r w:rsidR="003D333D">
        <w:rPr>
          <w:sz w:val="20"/>
          <w:szCs w:val="20"/>
        </w:rPr>
        <w:t>studi pustaka</w:t>
      </w:r>
      <w:r w:rsidR="003D333D" w:rsidRPr="003D333D">
        <w:rPr>
          <w:sz w:val="20"/>
          <w:szCs w:val="20"/>
        </w:rPr>
        <w:t xml:space="preserve"> dengan mengumpulkan dan menganalisis berbagai sumber literatur dari jurnal nasional dan internasional yang relevan. Hasil kajian menunjukkan bahwa model IPA mengalami peningkatan penggunaan dalam penelitian kualitas layanan karena kesederhanaan dan kemampuannya dalam memetakan atribut layanan berdasarkan tingkat kepentingan dan kinerja. Model ini telah banyak diterapkan di berbagai sektor, seperti pendidikan, kesehatan, pariwisata, perbankan, dan transportasi. IPA memiliki keunggulan dalam kemudahan penggunaan, visualisasi hasil melalui diagram kartesius, serta kemampuannya dalam membantu menentukan prioritas perbaikan layanan. Namun demikian, model ini juga memiliki keterbatasan, seperti subjektivitas responden, perbedaan dalam penentuan titik potong kuadran, serta ketidakmampuannya dalam menjelaskan hubungan sebab-akibat antar variabel. Oleh karena itu, dalam banyak penelitian, IPA sering dikombinasikan dengan metode lain seperti SERVQUAL dan </w:t>
      </w:r>
      <w:r w:rsidR="003D333D" w:rsidRPr="00B10882">
        <w:rPr>
          <w:i/>
          <w:iCs/>
          <w:sz w:val="20"/>
          <w:szCs w:val="20"/>
        </w:rPr>
        <w:t>Customer Satisfaction Index</w:t>
      </w:r>
      <w:r w:rsidR="003D333D" w:rsidRPr="003D333D">
        <w:rPr>
          <w:sz w:val="20"/>
          <w:szCs w:val="20"/>
        </w:rPr>
        <w:t xml:space="preserve"> untuk menghasilkan analisis yang lebih komprehensif. Penelitian ini diharapkan dapat menjadi referensi bagi akademisi dan praktisi dalam memahami serta menerapkan model IPA dalam evaluasi kualitas layanan.</w:t>
      </w:r>
      <w:r>
        <w:rPr>
          <w:sz w:val="20"/>
          <w:szCs w:val="20"/>
        </w:rPr>
        <w:t xml:space="preserve"> </w:t>
      </w:r>
    </w:p>
    <w:p w14:paraId="615FBCDB" w14:textId="77777777" w:rsidR="00B5423E" w:rsidRDefault="00000000">
      <w:pPr>
        <w:pBdr>
          <w:top w:val="nil"/>
          <w:left w:val="nil"/>
          <w:bottom w:val="nil"/>
          <w:right w:val="nil"/>
          <w:between w:val="nil"/>
        </w:pBdr>
        <w:ind w:left="567" w:right="567"/>
        <w:jc w:val="both"/>
        <w:rPr>
          <w:color w:val="000000"/>
          <w:sz w:val="20"/>
          <w:szCs w:val="20"/>
        </w:rPr>
      </w:pPr>
      <w:r>
        <w:rPr>
          <w:color w:val="FF0000"/>
          <w:sz w:val="20"/>
          <w:szCs w:val="20"/>
        </w:rPr>
        <w:t xml:space="preserve"> </w:t>
      </w:r>
    </w:p>
    <w:p w14:paraId="30DCF839" w14:textId="7582200B" w:rsidR="00B5423E" w:rsidRDefault="00000000">
      <w:pPr>
        <w:ind w:left="1710" w:right="567" w:hanging="1143"/>
        <w:jc w:val="both"/>
        <w:rPr>
          <w:sz w:val="20"/>
          <w:szCs w:val="20"/>
        </w:rPr>
      </w:pPr>
      <w:r>
        <w:rPr>
          <w:b/>
          <w:sz w:val="20"/>
          <w:szCs w:val="20"/>
        </w:rPr>
        <w:t>Kata kunci:</w:t>
      </w:r>
      <w:r>
        <w:rPr>
          <w:sz w:val="20"/>
          <w:szCs w:val="20"/>
        </w:rPr>
        <w:t xml:space="preserve"> </w:t>
      </w:r>
      <w:r w:rsidR="003D333D" w:rsidRPr="00BF262B">
        <w:rPr>
          <w:i/>
          <w:iCs/>
          <w:sz w:val="20"/>
          <w:szCs w:val="20"/>
        </w:rPr>
        <w:t>Importance–Performance Analysis</w:t>
      </w:r>
      <w:r w:rsidR="003D333D">
        <w:rPr>
          <w:sz w:val="20"/>
          <w:szCs w:val="20"/>
        </w:rPr>
        <w:t>;</w:t>
      </w:r>
      <w:r w:rsidR="003D333D" w:rsidRPr="003D333D">
        <w:rPr>
          <w:sz w:val="20"/>
          <w:szCs w:val="20"/>
        </w:rPr>
        <w:t xml:space="preserve"> kualitas layanan</w:t>
      </w:r>
      <w:r w:rsidR="003D333D">
        <w:rPr>
          <w:sz w:val="20"/>
          <w:szCs w:val="20"/>
        </w:rPr>
        <w:t>;</w:t>
      </w:r>
      <w:r w:rsidR="003D333D" w:rsidRPr="003D333D">
        <w:rPr>
          <w:sz w:val="20"/>
          <w:szCs w:val="20"/>
        </w:rPr>
        <w:t xml:space="preserve"> studi </w:t>
      </w:r>
      <w:r w:rsidR="00B10882">
        <w:rPr>
          <w:sz w:val="20"/>
          <w:szCs w:val="20"/>
        </w:rPr>
        <w:t>p</w:t>
      </w:r>
      <w:r w:rsidR="003D333D">
        <w:rPr>
          <w:sz w:val="20"/>
          <w:szCs w:val="20"/>
        </w:rPr>
        <w:t>ustaka;</w:t>
      </w:r>
      <w:r w:rsidR="003D333D" w:rsidRPr="003D333D">
        <w:rPr>
          <w:sz w:val="20"/>
          <w:szCs w:val="20"/>
        </w:rPr>
        <w:t xml:space="preserve"> evaluasi layanan</w:t>
      </w:r>
      <w:r w:rsidR="003D333D">
        <w:rPr>
          <w:sz w:val="20"/>
          <w:szCs w:val="20"/>
        </w:rPr>
        <w:t>;</w:t>
      </w:r>
      <w:r w:rsidR="003D333D" w:rsidRPr="003D333D">
        <w:rPr>
          <w:sz w:val="20"/>
          <w:szCs w:val="20"/>
        </w:rPr>
        <w:t xml:space="preserve"> IPA</w:t>
      </w:r>
    </w:p>
    <w:p w14:paraId="282B744E" w14:textId="77777777" w:rsidR="00B5423E" w:rsidRDefault="00B5423E">
      <w:pPr>
        <w:jc w:val="center"/>
        <w:rPr>
          <w:b/>
          <w:sz w:val="20"/>
          <w:szCs w:val="20"/>
        </w:rPr>
      </w:pPr>
    </w:p>
    <w:p w14:paraId="2619A6C2" w14:textId="77777777" w:rsidR="00B5423E" w:rsidRDefault="00B5423E">
      <w:pPr>
        <w:rPr>
          <w:b/>
          <w:sz w:val="22"/>
          <w:szCs w:val="22"/>
        </w:rPr>
        <w:sectPr w:rsidR="00B5423E">
          <w:headerReference w:type="even" r:id="rId10"/>
          <w:headerReference w:type="default" r:id="rId11"/>
          <w:footerReference w:type="even" r:id="rId12"/>
          <w:footerReference w:type="default" r:id="rId13"/>
          <w:headerReference w:type="first" r:id="rId14"/>
          <w:footerReference w:type="first" r:id="rId15"/>
          <w:pgSz w:w="11907" w:h="16840"/>
          <w:pgMar w:top="1701" w:right="1701" w:bottom="1701" w:left="1701" w:header="1134" w:footer="567" w:gutter="0"/>
          <w:pgNumType w:start="1"/>
          <w:cols w:space="720"/>
          <w:titlePg/>
        </w:sectPr>
      </w:pPr>
    </w:p>
    <w:p w14:paraId="411F32D3" w14:textId="77777777" w:rsidR="00B5423E" w:rsidRDefault="00000000">
      <w:pPr>
        <w:rPr>
          <w:b/>
        </w:rPr>
      </w:pPr>
      <w:r>
        <w:rPr>
          <w:b/>
        </w:rPr>
        <w:t xml:space="preserve">PENDAHULUAN </w:t>
      </w:r>
    </w:p>
    <w:p w14:paraId="64ED9407" w14:textId="75AAA8EE" w:rsidR="00B5423E" w:rsidRDefault="003E5755">
      <w:pPr>
        <w:spacing w:before="120"/>
        <w:ind w:firstLine="720"/>
        <w:jc w:val="both"/>
        <w:rPr>
          <w:sz w:val="22"/>
          <w:szCs w:val="22"/>
        </w:rPr>
      </w:pPr>
      <w:r>
        <w:rPr>
          <w:sz w:val="22"/>
          <w:szCs w:val="22"/>
        </w:rPr>
        <w:t>K</w:t>
      </w:r>
      <w:r w:rsidRPr="003E5755">
        <w:rPr>
          <w:sz w:val="22"/>
          <w:szCs w:val="22"/>
        </w:rPr>
        <w:t xml:space="preserve">ualitas layanan menjadi salah satu faktor utama yang menentukan keberhasilan suatu organisasi dalam mempertahankan pelanggan dan menciptakan kepuasan </w:t>
      </w:r>
      <w:r>
        <w:rPr>
          <w:sz w:val="22"/>
          <w:szCs w:val="22"/>
        </w:rPr>
        <w:t>d</w:t>
      </w:r>
      <w:r w:rsidRPr="003E5755">
        <w:rPr>
          <w:sz w:val="22"/>
          <w:szCs w:val="22"/>
        </w:rPr>
        <w:t>alam era persaingan bisnis dan organisasi yang semakin kompetitif, Pada sektor jasa seperti pendidikan, kesehatan, perbankan, pariwisata, dan transportasi, layanan yang diberikan tidak hanya dinilai dari hasil akhir, tetapi juga dari proses interaksi antara penyedia layanan dan pengguna layanan. Oleh karena itu, evaluasi kualitas layanan menjadi hal yang penting untuk mengetahui sejauh mana layanan yang diberikan telah memenuhi harapan pelanggan atau pengguna jasa</w:t>
      </w:r>
      <w:r>
        <w:rPr>
          <w:sz w:val="22"/>
          <w:szCs w:val="22"/>
        </w:rPr>
        <w:t xml:space="preserve"> </w:t>
      </w:r>
      <w:r w:rsidR="00C72DE9">
        <w:rPr>
          <w:sz w:val="22"/>
          <w:szCs w:val="22"/>
        </w:rPr>
        <w:fldChar w:fldCharType="begin"/>
      </w:r>
      <w:r w:rsidR="00C72DE9">
        <w:rPr>
          <w:sz w:val="22"/>
          <w:szCs w:val="22"/>
        </w:rPr>
        <w:instrText xml:space="preserve"> ADDIN ZOTERO_ITEM CSL_CITATION {"citationID":"iieTpaZk","properties":{"formattedCitation":"(Najafi et al., 2015)","plainCitation":"(Najafi et al., 2015)","noteIndex":0},"citationItems":[{"id":1384,"uris":["http://zotero.org/users/9201054/items/U3WKLNSD"],"itemData":{"id":1384,"type":"article-journal","abstract":"Service quality is often conceptualized as the comparison between service expectations and the actual performance perceptions. It enhances customer satisfaction, decreases customer defection, and promotes customer loyalty. Substantial literature has examined the concept of service quality, its dimensions, and measurement methods. We introduce the perceived service quality index (PSQI) as a single measure for evaluating the multiple-item service quality construct based on the SERVQUAL model. A slack-based measure (SBM) of efficiency with constant inputs is used to calculate the PSQI. In addition, a non-linear programming model based on the SBM is proposed to delineate an improvement guideline and improve service quality. An empirical study is conducted to assess the applicability of the method proposed in this study. A large number of studies have used DEA as a benchmarking tool to measure service quality. These models do not propose a coherent performance evaluation construct and consequently fail to deliver improvement guidelines for improving service quality. The DEA models proposed in this study are designed to evaluate and improve service quality within a comprehensive framework and without any dependency on external data.","container-title":"Journal of Industrial Engineering International","DOI":"10.1007/s40092-014-0090-6","ISSN":"2251-712X","issue":"3","journalAbbreviation":"J Ind Eng Int","language":"en","page":"319-330","source":"Springer Link","title":"Data envelopment analysis in service quality evaluation: an empirical study","title-short":"Data envelopment analysis in service quality evaluation","volume":"11","author":[{"family":"Najafi","given":"Seyedvahid"},{"family":"Saati","given":"Saber"},{"family":"Tavana","given":"Madjid"}],"issued":{"date-parts":[["2015",9,1]]}}}],"schema":"https://github.com/citation-style-language/schema/raw/master/csl-citation.json"} </w:instrText>
      </w:r>
      <w:r w:rsidR="00C72DE9">
        <w:rPr>
          <w:sz w:val="22"/>
          <w:szCs w:val="22"/>
        </w:rPr>
        <w:fldChar w:fldCharType="separate"/>
      </w:r>
      <w:r w:rsidR="00C72DE9">
        <w:rPr>
          <w:noProof/>
          <w:sz w:val="22"/>
          <w:szCs w:val="22"/>
        </w:rPr>
        <w:t>(Najafi et al., 2015)</w:t>
      </w:r>
      <w:r w:rsidR="00C72DE9">
        <w:rPr>
          <w:sz w:val="22"/>
          <w:szCs w:val="22"/>
        </w:rPr>
        <w:fldChar w:fldCharType="end"/>
      </w:r>
      <w:r w:rsidRPr="003E5755">
        <w:rPr>
          <w:sz w:val="22"/>
          <w:szCs w:val="22"/>
        </w:rPr>
        <w:t>.</w:t>
      </w:r>
      <w:r>
        <w:rPr>
          <w:sz w:val="22"/>
          <w:szCs w:val="22"/>
        </w:rPr>
        <w:t xml:space="preserve"> </w:t>
      </w:r>
    </w:p>
    <w:p w14:paraId="003C0A86" w14:textId="6E6CE920" w:rsidR="00C72DE9" w:rsidRDefault="00C72DE9" w:rsidP="00C72DE9">
      <w:pPr>
        <w:ind w:firstLine="720"/>
        <w:jc w:val="both"/>
        <w:rPr>
          <w:sz w:val="22"/>
          <w:szCs w:val="22"/>
        </w:rPr>
      </w:pPr>
      <w:r w:rsidRPr="00C72DE9">
        <w:rPr>
          <w:sz w:val="22"/>
          <w:szCs w:val="22"/>
        </w:rPr>
        <w:t xml:space="preserve">Kualitas layanan merupakan konsep yang kompleks karena jasa memiliki karakteristik </w:t>
      </w:r>
      <w:r w:rsidRPr="0065555B">
        <w:rPr>
          <w:i/>
          <w:iCs/>
          <w:sz w:val="22"/>
          <w:szCs w:val="22"/>
        </w:rPr>
        <w:t>intangibility</w:t>
      </w:r>
      <w:r w:rsidRPr="00C72DE9">
        <w:rPr>
          <w:sz w:val="22"/>
          <w:szCs w:val="22"/>
        </w:rPr>
        <w:t xml:space="preserve"> (tidak berwujud), </w:t>
      </w:r>
      <w:r w:rsidRPr="0065555B">
        <w:rPr>
          <w:i/>
          <w:iCs/>
          <w:sz w:val="22"/>
          <w:szCs w:val="22"/>
        </w:rPr>
        <w:t>heterogeneity</w:t>
      </w:r>
      <w:r w:rsidRPr="00C72DE9">
        <w:rPr>
          <w:sz w:val="22"/>
          <w:szCs w:val="22"/>
        </w:rPr>
        <w:t xml:space="preserve"> (beragam), dan </w:t>
      </w:r>
      <w:r w:rsidRPr="0065555B">
        <w:rPr>
          <w:i/>
          <w:iCs/>
          <w:sz w:val="22"/>
          <w:szCs w:val="22"/>
        </w:rPr>
        <w:t>inseparability</w:t>
      </w:r>
      <w:r w:rsidRPr="00C72DE9">
        <w:rPr>
          <w:sz w:val="22"/>
          <w:szCs w:val="22"/>
        </w:rPr>
        <w:t xml:space="preserve"> (tidak dapat dipisahkan antara produksi dan konsumsi). Karakteristik tersebut menyebabkan kualitas layanan lebih sulit diukur dibandingkan kualitas produk fisik. Pengguna layanan cenderung menilai kualitas berdasarkan persepsi mereka terhadap pengalaman layanan yang diterima dibandingkan dengan harapan awal mereka. Dengan demikian, organisasi memerlukan metode evaluasi yang tepat agar dapat mengidentifikasi kesenjangan antara harapan dan kinerja layanan</w:t>
      </w:r>
      <w:r>
        <w:rPr>
          <w:sz w:val="22"/>
          <w:szCs w:val="22"/>
        </w:rPr>
        <w:t xml:space="preserve"> </w:t>
      </w:r>
      <w:r>
        <w:rPr>
          <w:sz w:val="22"/>
          <w:szCs w:val="22"/>
        </w:rPr>
        <w:fldChar w:fldCharType="begin"/>
      </w:r>
      <w:r>
        <w:rPr>
          <w:sz w:val="22"/>
          <w:szCs w:val="22"/>
        </w:rPr>
        <w:instrText xml:space="preserve"> ADDIN ZOTERO_ITEM CSL_CITATION {"citationID":"1uJOsyy4","properties":{"formattedCitation":"(Najafi et al., 2015)","plainCitation":"(Najafi et al., 2015)","noteIndex":0},"citationItems":[{"id":1384,"uris":["http://zotero.org/users/9201054/items/U3WKLNSD"],"itemData":{"id":1384,"type":"article-journal","abstract":"Service quality is often conceptualized as the comparison between service expectations and the actual performance perceptions. It enhances customer satisfaction, decreases customer defection, and promotes customer loyalty. Substantial literature has examined the concept of service quality, its dimensions, and measurement methods. We introduce the perceived service quality index (PSQI) as a single measure for evaluating the multiple-item service quality construct based on the SERVQUAL model. A slack-based measure (SBM) of efficiency with constant inputs is used to calculate the PSQI. In addition, a non-linear programming model based on the SBM is proposed to delineate an improvement guideline and improve service quality. An empirical study is conducted to assess the applicability of the method proposed in this study. A large number of studies have used DEA as a benchmarking tool to measure service quality. These models do not propose a coherent performance evaluation construct and consequently fail to deliver improvement guidelines for improving service quality. The DEA models proposed in this study are designed to evaluate and improve service quality within a comprehensive framework and without any dependency on external data.","container-title":"Journal of Industrial Engineering International","DOI":"10.1007/s40092-014-0090-6","ISSN":"2251-712X","issue":"3","journalAbbreviation":"J Ind Eng Int","language":"en","page":"319-330","source":"Springer Link","title":"Data envelopment analysis in service quality evaluation: an empirical study","title-short":"Data envelopment analysis in service quality evaluation","volume":"11","author":[{"family":"Najafi","given":"Seyedvahid"},{"family":"Saati","given":"Saber"},{"family":"Tavana","given":"Madjid"}],"issued":{"date-parts":[["2015",9,1]]}}}],"schema":"https://github.com/citation-style-language/schema/raw/master/csl-citation.json"} </w:instrText>
      </w:r>
      <w:r>
        <w:rPr>
          <w:sz w:val="22"/>
          <w:szCs w:val="22"/>
        </w:rPr>
        <w:fldChar w:fldCharType="separate"/>
      </w:r>
      <w:r>
        <w:rPr>
          <w:noProof/>
          <w:sz w:val="22"/>
          <w:szCs w:val="22"/>
        </w:rPr>
        <w:t>(Najafi et al., 2015)</w:t>
      </w:r>
      <w:r>
        <w:rPr>
          <w:sz w:val="22"/>
          <w:szCs w:val="22"/>
        </w:rPr>
        <w:fldChar w:fldCharType="end"/>
      </w:r>
      <w:r w:rsidRPr="00C72DE9">
        <w:rPr>
          <w:sz w:val="22"/>
          <w:szCs w:val="22"/>
        </w:rPr>
        <w:t>.</w:t>
      </w:r>
    </w:p>
    <w:p w14:paraId="076CE545" w14:textId="39D328F3" w:rsidR="00C72DE9" w:rsidRDefault="00C72DE9" w:rsidP="00C72DE9">
      <w:pPr>
        <w:ind w:firstLine="720"/>
        <w:jc w:val="both"/>
        <w:rPr>
          <w:sz w:val="22"/>
          <w:szCs w:val="22"/>
        </w:rPr>
      </w:pPr>
      <w:r w:rsidRPr="00C72DE9">
        <w:rPr>
          <w:sz w:val="22"/>
          <w:szCs w:val="22"/>
        </w:rPr>
        <w:t xml:space="preserve">Evaluasi kualitas layanan juga memiliki implikasi strategis bagi organisasi. Hasil evaluasi dapat digunakan sebagai dasar dalam pengambilan keputusan manajerial, penentuan prioritas perbaikan layanan, peningkatan kepuasan pelanggan, serta pembentukan loyalitas pelanggan. Penelitian terdahulu menunjukkan bahwa kualitas layanan yang baik berkontribusi terhadap </w:t>
      </w:r>
      <w:r w:rsidRPr="00C72DE9">
        <w:rPr>
          <w:sz w:val="22"/>
          <w:szCs w:val="22"/>
        </w:rPr>
        <w:lastRenderedPageBreak/>
        <w:t xml:space="preserve">peningkatan citra organisasi, efisiensi operasional, dan keberlanjutan bisnis dalam jangka panjang. Sebaliknya, kualitas layanan yang buruk dapat menimbulkan keluhan, menurunkan tingkat kepuasan, dan menyebabkan pelanggan beralih kepada </w:t>
      </w:r>
      <w:r>
        <w:rPr>
          <w:sz w:val="22"/>
          <w:szCs w:val="22"/>
        </w:rPr>
        <w:t xml:space="preserve">competitor </w:t>
      </w:r>
      <w:r>
        <w:rPr>
          <w:sz w:val="22"/>
          <w:szCs w:val="22"/>
        </w:rPr>
        <w:fldChar w:fldCharType="begin"/>
      </w:r>
      <w:r>
        <w:rPr>
          <w:sz w:val="22"/>
          <w:szCs w:val="22"/>
        </w:rPr>
        <w:instrText xml:space="preserve"> ADDIN ZOTERO_ITEM CSL_CITATION {"citationID":"aJ3HGGxd","properties":{"formattedCitation":"(Liu &amp; Chen, 2022)","plainCitation":"(Liu &amp; Chen, 2022)","noteIndex":0},"citationItems":[{"id":1386,"uris":["http://zotero.org/users/9201054/items/LI4NKWGP"],"itemData":{"id":1386,"type":"article-journal","abstract":"In the era of big data, service quality evaluation using online reviews has become a popular topic. However, very few studies focus simultaneously on service quality evaluation and service improvement. In this study, a research framework for service quality evaluation and service improvement is proposed, sentiment analysis is used to extract the temporal scores of the service attributes of each subdimension of the service quality model from online reviews, and a long short-term memory network is used to predict the scores for the service quality provider. Furthermore, a long short-term memory network-based sensitivity analysis, in conjunction with improvement costs, is used to rank the subdimensions in the service quality model. Then, service improvement strategies are determined according to the rankings of the service attributes. Hotels’ online reviews were used to investigate the effectiveness of the proposed framework. A series of service improvement strategies for the specific service attributes are provided.","container-title":"Electronic Commerce Research and Applications","DOI":"10.1016/j.elerap.2022.101174","ISSN":"1567-4223","journalAbbreviation":"Electronic Commerce Research and Applications","page":"101174","source":"ScienceDirect","title":"Service quality evaluation and service improvement using online reviews: A framework combining deep learning with a hierarchical service quality model","title-short":"Service quality evaluation and service improvement using online reviews","volume":"54","author":[{"family":"Liu","given":"Xin-Xin"},{"family":"Chen","given":"Zhen-Yu"}],"issued":{"date-parts":[["2022",7,1]]}}}],"schema":"https://github.com/citation-style-language/schema/raw/master/csl-citation.json"} </w:instrText>
      </w:r>
      <w:r>
        <w:rPr>
          <w:sz w:val="22"/>
          <w:szCs w:val="22"/>
        </w:rPr>
        <w:fldChar w:fldCharType="separate"/>
      </w:r>
      <w:r>
        <w:rPr>
          <w:noProof/>
          <w:sz w:val="22"/>
          <w:szCs w:val="22"/>
        </w:rPr>
        <w:t>(Liu &amp; Chen, 2022)</w:t>
      </w:r>
      <w:r>
        <w:rPr>
          <w:sz w:val="22"/>
          <w:szCs w:val="22"/>
        </w:rPr>
        <w:fldChar w:fldCharType="end"/>
      </w:r>
      <w:r w:rsidRPr="00C72DE9">
        <w:rPr>
          <w:sz w:val="22"/>
          <w:szCs w:val="22"/>
        </w:rPr>
        <w:t>.</w:t>
      </w:r>
    </w:p>
    <w:p w14:paraId="6E7E56C9" w14:textId="435660B5" w:rsidR="00C72DE9" w:rsidRDefault="00C72DE9" w:rsidP="00C72DE9">
      <w:pPr>
        <w:ind w:firstLine="720"/>
        <w:jc w:val="both"/>
        <w:rPr>
          <w:sz w:val="22"/>
          <w:szCs w:val="22"/>
        </w:rPr>
      </w:pPr>
      <w:r w:rsidRPr="00C72DE9">
        <w:rPr>
          <w:sz w:val="22"/>
          <w:szCs w:val="22"/>
        </w:rPr>
        <w:t xml:space="preserve">Berbagai model telah dikembangkan untuk mengevaluasi kualitas layanan, seperti SERVQUAL, SERVPERF, dan </w:t>
      </w:r>
      <w:r w:rsidRPr="00BF262B">
        <w:rPr>
          <w:i/>
          <w:iCs/>
          <w:sz w:val="22"/>
          <w:szCs w:val="22"/>
        </w:rPr>
        <w:t>Importance–Performance Analysis</w:t>
      </w:r>
      <w:r w:rsidR="009815F9">
        <w:rPr>
          <w:i/>
          <w:iCs/>
          <w:sz w:val="22"/>
          <w:szCs w:val="22"/>
        </w:rPr>
        <w:t xml:space="preserve"> </w:t>
      </w:r>
      <w:r w:rsidR="009815F9" w:rsidRPr="009815F9">
        <w:rPr>
          <w:sz w:val="22"/>
          <w:szCs w:val="22"/>
        </w:rPr>
        <w:t>(IPA)</w:t>
      </w:r>
      <w:r w:rsidRPr="00C72DE9">
        <w:rPr>
          <w:sz w:val="22"/>
          <w:szCs w:val="22"/>
        </w:rPr>
        <w:t>. Di antara berbagai model tersebut, IPA banyak digunakan karena memiliki keunggulan dalam menyajikan hasil evaluasi secara sederhana dan visual melalui diagram kartesius yang memetakan atribut layanan berdasarkan tingkat kepentingan dan tingkat kinerja. Model ini membantu organisasi untuk mengidentifikasi atribut layanan yang perlu diprioritaskan untuk diperbaiki maupun dipertahankan</w:t>
      </w:r>
      <w:r>
        <w:rPr>
          <w:sz w:val="22"/>
          <w:szCs w:val="22"/>
        </w:rPr>
        <w:t xml:space="preserve"> </w:t>
      </w:r>
      <w:r>
        <w:rPr>
          <w:sz w:val="22"/>
          <w:szCs w:val="22"/>
        </w:rPr>
        <w:fldChar w:fldCharType="begin"/>
      </w:r>
      <w:r>
        <w:rPr>
          <w:sz w:val="22"/>
          <w:szCs w:val="22"/>
        </w:rPr>
        <w:instrText xml:space="preserve"> ADDIN ZOTERO_ITEM CSL_CITATION {"citationID":"rcMvOM2d","properties":{"formattedCitation":"(Liu &amp; Chen, 2022)","plainCitation":"(Liu &amp; Chen, 2022)","noteIndex":0},"citationItems":[{"id":1386,"uris":["http://zotero.org/users/9201054/items/LI4NKWGP"],"itemData":{"id":1386,"type":"article-journal","abstract":"In the era of big data, service quality evaluation using online reviews has become a popular topic. However, very few studies focus simultaneously on service quality evaluation and service improvement. In this study, a research framework for service quality evaluation and service improvement is proposed, sentiment analysis is used to extract the temporal scores of the service attributes of each subdimension of the service quality model from online reviews, and a long short-term memory network is used to predict the scores for the service quality provider. Furthermore, a long short-term memory network-based sensitivity analysis, in conjunction with improvement costs, is used to rank the subdimensions in the service quality model. Then, service improvement strategies are determined according to the rankings of the service attributes. Hotels’ online reviews were used to investigate the effectiveness of the proposed framework. A series of service improvement strategies for the specific service attributes are provided.","container-title":"Electronic Commerce Research and Applications","DOI":"10.1016/j.elerap.2022.101174","ISSN":"1567-4223","journalAbbreviation":"Electronic Commerce Research and Applications","page":"101174","source":"ScienceDirect","title":"Service quality evaluation and service improvement using online reviews: A framework combining deep learning with a hierarchical service quality model","title-short":"Service quality evaluation and service improvement using online reviews","volume":"54","author":[{"family":"Liu","given":"Xin-Xin"},{"family":"Chen","given":"Zhen-Yu"}],"issued":{"date-parts":[["2022",7,1]]}}}],"schema":"https://github.com/citation-style-language/schema/raw/master/csl-citation.json"} </w:instrText>
      </w:r>
      <w:r>
        <w:rPr>
          <w:sz w:val="22"/>
          <w:szCs w:val="22"/>
        </w:rPr>
        <w:fldChar w:fldCharType="separate"/>
      </w:r>
      <w:r>
        <w:rPr>
          <w:noProof/>
          <w:sz w:val="22"/>
          <w:szCs w:val="22"/>
        </w:rPr>
        <w:t>(Liu &amp; Chen, 2022)</w:t>
      </w:r>
      <w:r>
        <w:rPr>
          <w:sz w:val="22"/>
          <w:szCs w:val="22"/>
        </w:rPr>
        <w:fldChar w:fldCharType="end"/>
      </w:r>
      <w:r w:rsidRPr="00C72DE9">
        <w:rPr>
          <w:sz w:val="22"/>
          <w:szCs w:val="22"/>
        </w:rPr>
        <w:t>.</w:t>
      </w:r>
    </w:p>
    <w:p w14:paraId="65DDCCAE" w14:textId="02847771" w:rsidR="00C72DE9" w:rsidRDefault="00C72DE9" w:rsidP="00C72DE9">
      <w:pPr>
        <w:ind w:firstLine="720"/>
        <w:jc w:val="both"/>
        <w:rPr>
          <w:sz w:val="22"/>
          <w:szCs w:val="22"/>
        </w:rPr>
      </w:pPr>
      <w:r w:rsidRPr="00C72DE9">
        <w:rPr>
          <w:sz w:val="22"/>
          <w:szCs w:val="22"/>
        </w:rPr>
        <w:t>Seiring dengan meningkatnya penggunaan model IPA dalam berbagai sektor layanan, diperlukan kajian pustaka yang komprehensif untuk memahami perkembangan, kelebihan, kelemahan, dan peluang penerapan model ini dalam penelitian kualitas layanan. Kajian ini diharapkan dapat menjadi referensi bagi akademisi maupun praktisi dalam memilih dan menerapkan model IPA sebagai alat evaluasi kualitas layanan secara efektif.</w:t>
      </w:r>
    </w:p>
    <w:p w14:paraId="6F29E916" w14:textId="4446F400" w:rsidR="00C72DE9" w:rsidRDefault="00C72DE9" w:rsidP="00C72DE9">
      <w:pPr>
        <w:ind w:firstLine="720"/>
        <w:jc w:val="both"/>
        <w:rPr>
          <w:sz w:val="22"/>
          <w:szCs w:val="22"/>
        </w:rPr>
      </w:pPr>
      <w:r w:rsidRPr="00C72DE9">
        <w:rPr>
          <w:sz w:val="22"/>
          <w:szCs w:val="22"/>
        </w:rPr>
        <w:t>Metode evaluasi kualitas layanan memiliki peran penting dalam membantu organisasi mengidentifikasi tingkat kesesuaian antara harapan pengguna dengan layanan yang diterima. Evaluasi ini menjadi dasar dalam penyusunan strategi peningkatan kualitas layanan secara terarah dan efisien. Dalam praktiknya, berbagai sektor telah memanfaatkan metode evaluasi layanan untuk mengukur kinerja layanan, menentukan prioritas perbaikan, serta meningkatkan kepuasan pengguna</w:t>
      </w:r>
      <w:r>
        <w:rPr>
          <w:sz w:val="22"/>
          <w:szCs w:val="22"/>
        </w:rPr>
        <w:t xml:space="preserve"> </w:t>
      </w:r>
      <w:r>
        <w:rPr>
          <w:sz w:val="22"/>
          <w:szCs w:val="22"/>
        </w:rPr>
        <w:fldChar w:fldCharType="begin"/>
      </w:r>
      <w:r>
        <w:rPr>
          <w:sz w:val="22"/>
          <w:szCs w:val="22"/>
        </w:rPr>
        <w:instrText xml:space="preserve"> ADDIN ZOTERO_ITEM CSL_CITATION {"citationID":"Jo7XultV","properties":{"formattedCitation":"(Liu &amp; Chen, 2022)","plainCitation":"(Liu &amp; Chen, 2022)","noteIndex":0},"citationItems":[{"id":1386,"uris":["http://zotero.org/users/9201054/items/LI4NKWGP"],"itemData":{"id":1386,"type":"article-journal","abstract":"In the era of big data, service quality evaluation using online reviews has become a popular topic. However, very few studies focus simultaneously on service quality evaluation and service improvement. In this study, a research framework for service quality evaluation and service improvement is proposed, sentiment analysis is used to extract the temporal scores of the service attributes of each subdimension of the service quality model from online reviews, and a long short-term memory network is used to predict the scores for the service quality provider. Furthermore, a long short-term memory network-based sensitivity analysis, in conjunction with improvement costs, is used to rank the subdimensions in the service quality model. Then, service improvement strategies are determined according to the rankings of the service attributes. Hotels’ online reviews were used to investigate the effectiveness of the proposed framework. A series of service improvement strategies for the specific service attributes are provided.","container-title":"Electronic Commerce Research and Applications","DOI":"10.1016/j.elerap.2022.101174","ISSN":"1567-4223","journalAbbreviation":"Electronic Commerce Research and Applications","page":"101174","source":"ScienceDirect","title":"Service quality evaluation and service improvement using online reviews: A framework combining deep learning with a hierarchical service quality model","title-short":"Service quality evaluation and service improvement using online reviews","volume":"54","author":[{"family":"Liu","given":"Xin-Xin"},{"family":"Chen","given":"Zhen-Yu"}],"issued":{"date-parts":[["2022",7,1]]}}}],"schema":"https://github.com/citation-style-language/schema/raw/master/csl-citation.json"} </w:instrText>
      </w:r>
      <w:r>
        <w:rPr>
          <w:sz w:val="22"/>
          <w:szCs w:val="22"/>
        </w:rPr>
        <w:fldChar w:fldCharType="separate"/>
      </w:r>
      <w:r>
        <w:rPr>
          <w:noProof/>
          <w:sz w:val="22"/>
          <w:szCs w:val="22"/>
        </w:rPr>
        <w:t>(Liu &amp; Chen, 2022)</w:t>
      </w:r>
      <w:r>
        <w:rPr>
          <w:sz w:val="22"/>
          <w:szCs w:val="22"/>
        </w:rPr>
        <w:fldChar w:fldCharType="end"/>
      </w:r>
      <w:r w:rsidRPr="00C72DE9">
        <w:rPr>
          <w:sz w:val="22"/>
          <w:szCs w:val="22"/>
        </w:rPr>
        <w:t>.</w:t>
      </w:r>
    </w:p>
    <w:p w14:paraId="6279E0AB" w14:textId="5BBCE703" w:rsidR="00C72DE9" w:rsidRDefault="00C72DE9" w:rsidP="00C72DE9">
      <w:pPr>
        <w:ind w:firstLine="720"/>
        <w:jc w:val="both"/>
        <w:rPr>
          <w:sz w:val="22"/>
          <w:szCs w:val="22"/>
        </w:rPr>
      </w:pPr>
      <w:r w:rsidRPr="00C72DE9">
        <w:rPr>
          <w:sz w:val="22"/>
          <w:szCs w:val="22"/>
        </w:rPr>
        <w:t>Pada sektor kesehatan, evaluasi kualitas layanan digunakan untuk mengukur kepuasan pasien terhadap pelayanan rumah sakit, klinik, maupun fasilitas kesehatan lainnya. Aspek seperti kecepatan pelayanan, kompetensi tenaga medis, empati, dan fasilitas fisik menjadi indikator penting dalam penilaian kualitas layanan kesehatan. Hasil evaluasi ini membantu manajemen rumah sakit dalam meningkatkan mutu pelayanan serta membangun kepercayaan pasien</w:t>
      </w:r>
      <w:r>
        <w:rPr>
          <w:sz w:val="22"/>
          <w:szCs w:val="22"/>
        </w:rPr>
        <w:t xml:space="preserve"> </w:t>
      </w:r>
      <w:r>
        <w:rPr>
          <w:sz w:val="22"/>
          <w:szCs w:val="22"/>
        </w:rPr>
        <w:fldChar w:fldCharType="begin"/>
      </w:r>
      <w:r>
        <w:rPr>
          <w:sz w:val="22"/>
          <w:szCs w:val="22"/>
        </w:rPr>
        <w:instrText xml:space="preserve"> ADDIN ZOTERO_ITEM CSL_CITATION {"citationID":"gx1HLFZu","properties":{"formattedCitation":"(Karasan et al., 2022)","plainCitation":"(Karasan et al., 2022)","noteIndex":0},"citationItems":[{"id":1388,"uris":["http://zotero.org/users/9201054/items/8JFP5RIU"],"itemData":{"id":1388,"type":"article-journal","abstract":"Developments and changes in health services give importance to the concept of competition and encourage to increase quality among the healthcare centers. During these processes, the most required expectations from the system are achieving the desired quality and maintenance of the system environments. In this sense, measurement and continuous improvement of service quality are crucial for health centers to provide better service to patients. For this aim, this paper presents an integrated assessment methodology based on the distance-based Pythagorean Fuzzy Multiple Criteria Decision Making (MCDM) method, TOPSIS, and Fuzzy Inference System (FIS) for the measurement of health care service quality. To show the efficiency of the proposed method, a case study is carried out by comparing the ten clinics of a private hospital. Five dimensions of service quality (SERVQUAL) have been used as the main criteria for evaluating the service quality levels of the clinics, and multiple sub-criteria are determined for each dimension for a detailed analysis. Pythagorean Fuzzy TOPSIS is executed to the determined decision matrices to obtain inputs of the fuzzy rule-based system. Then, the clinic's service quality levels are calculated by implementing the fuzzy inference system. Moreover, sensitivity analyses based on the changes in the decision makers' weights are also applied to check the flexibility of the results. Finally, implementations with respect to theoretical, managerial, and policy aspects are discussed based on the obtained results.","container-title":"Socio-Economic Planning Sciences","DOI":"10.1016/j.seps.2022.101234","ISSN":"0038-0121","journalAbbreviation":"Socio-Economic Planning Sciences","page":"101234","source":"ScienceDirect","title":"Healthcare service quality evaluation: An integrated decision-making methodology and a case study","title-short":"Healthcare service quality evaluation","volume":"82","author":[{"family":"Karasan","given":"Ali"},{"family":"Erdogan","given":"Melike"},{"family":"Cinar","given":"Melih"}],"issued":{"date-parts":[["2022",8,1]]}}}],"schema":"https://github.com/citation-style-language/schema/raw/master/csl-citation.json"} </w:instrText>
      </w:r>
      <w:r>
        <w:rPr>
          <w:sz w:val="22"/>
          <w:szCs w:val="22"/>
        </w:rPr>
        <w:fldChar w:fldCharType="separate"/>
      </w:r>
      <w:r>
        <w:rPr>
          <w:noProof/>
          <w:sz w:val="22"/>
          <w:szCs w:val="22"/>
        </w:rPr>
        <w:t>(Karasan et al., 2022)</w:t>
      </w:r>
      <w:r>
        <w:rPr>
          <w:sz w:val="22"/>
          <w:szCs w:val="22"/>
        </w:rPr>
        <w:fldChar w:fldCharType="end"/>
      </w:r>
      <w:r w:rsidRPr="00C72DE9">
        <w:rPr>
          <w:sz w:val="22"/>
          <w:szCs w:val="22"/>
        </w:rPr>
        <w:t>.</w:t>
      </w:r>
    </w:p>
    <w:p w14:paraId="3E745F48" w14:textId="2056912E" w:rsidR="00C72DE9" w:rsidRDefault="00C72DE9" w:rsidP="00C72DE9">
      <w:pPr>
        <w:ind w:firstLine="720"/>
        <w:jc w:val="both"/>
        <w:rPr>
          <w:sz w:val="22"/>
          <w:szCs w:val="22"/>
        </w:rPr>
      </w:pPr>
      <w:r w:rsidRPr="00C72DE9">
        <w:rPr>
          <w:sz w:val="22"/>
          <w:szCs w:val="22"/>
        </w:rPr>
        <w:t>Pada sektor pendidikan, evaluasi kualitas layanan berperan dalam menilai kualitas layanan akademik maupun administratif di institusi pendidikan. Mahasiswa sebagai pengguna layanan akan menilai aspek seperti kualitas pengajaran, fasilitas kampus, kecepatan pelayanan administrasi, serta responsivitas staf. Evaluasi tersebut penting untuk meningkatkan kepuasan mahasiswa dan memperkuat daya saing institusi pendidikan</w:t>
      </w:r>
      <w:r>
        <w:rPr>
          <w:sz w:val="22"/>
          <w:szCs w:val="22"/>
        </w:rPr>
        <w:t xml:space="preserve"> </w:t>
      </w:r>
      <w:r>
        <w:rPr>
          <w:sz w:val="22"/>
          <w:szCs w:val="22"/>
        </w:rPr>
        <w:fldChar w:fldCharType="begin"/>
      </w:r>
      <w:r>
        <w:rPr>
          <w:sz w:val="22"/>
          <w:szCs w:val="22"/>
        </w:rPr>
        <w:instrText xml:space="preserve"> ADDIN ZOTERO_ITEM CSL_CITATION {"citationID":"0ycTtiij","properties":{"formattedCitation":"(Wider et al., 2024)","plainCitation":"(Wider et al., 2024)","noteIndex":0},"citationItems":[{"id":1390,"uris":["http://zotero.org/users/9201054/items/5NNGYBNR"],"itemData":{"id":1390,"type":"article-journal","abstract":"The purpose of this study is to conduct a bibliometric analysis of Service Quality (SERVQUAL) research in private higher education institutions (HEIs). This analysis aims to provide a comprehensive evaluation of SERVQUAL's current state and future potential in private HEIs. This study collected 205 journal articles from the Web of Science database using a bibliometric approach. Then, co-citation and co-word analyses were conducted to determine the most influential publications, analyze the knowledge structure, and forecast future trends. This review offers valuable insight into the expanding field of SERVQUAL research, despite its limitations, as the analysis revealed five clusters in co-citation and co-word analysis, respectively. This study contributes to the existing body of knowledge by offering a comprehensive understanding of SERVQUAL in the context of private HEIs. Additionally, it provides insight into potential future developments in this field.","container-title":"Social Sciences &amp; Humanities Open","DOI":"10.1016/j.ssaho.2024.100805","ISSN":"2590-2911","journalAbbreviation":"Social Sciences &amp; Humanities Open","page":"100805","source":"ScienceDirect","title":"Service quality (SERVQUAL) model in private higher education institutions: A bibliometric analysis of past, present, and future prospects","title-short":"Service quality (SERVQUAL) model in private higher education institutions","volume":"9","author":[{"family":"Wider","given":"Walton"},{"family":"Tan","given":"Foong Ping"},{"family":"Tan","given":"Yen Ping"},{"family":"Lin","given":"Jiaming"},{"family":"Fauzi","given":"Muhammad Ashraf"},{"family":"Wong","given":"Ling Shing"},{"family":"Tanucan","given":"Jem Cloyd M."},{"family":"Hossain","given":"Syed Far Abid"}],"issued":{"date-parts":[["2024",1,1]]}}}],"schema":"https://github.com/citation-style-language/schema/raw/master/csl-citation.json"} </w:instrText>
      </w:r>
      <w:r>
        <w:rPr>
          <w:sz w:val="22"/>
          <w:szCs w:val="22"/>
        </w:rPr>
        <w:fldChar w:fldCharType="separate"/>
      </w:r>
      <w:r>
        <w:rPr>
          <w:noProof/>
          <w:sz w:val="22"/>
          <w:szCs w:val="22"/>
        </w:rPr>
        <w:t>(Wider et al., 2024)</w:t>
      </w:r>
      <w:r>
        <w:rPr>
          <w:sz w:val="22"/>
          <w:szCs w:val="22"/>
        </w:rPr>
        <w:fldChar w:fldCharType="end"/>
      </w:r>
      <w:r w:rsidRPr="00C72DE9">
        <w:rPr>
          <w:sz w:val="22"/>
          <w:szCs w:val="22"/>
        </w:rPr>
        <w:t>.</w:t>
      </w:r>
    </w:p>
    <w:p w14:paraId="697CD956" w14:textId="74B69306" w:rsidR="00C72DE9" w:rsidRDefault="00C72DE9" w:rsidP="00C72DE9">
      <w:pPr>
        <w:ind w:firstLine="720"/>
        <w:jc w:val="both"/>
        <w:rPr>
          <w:sz w:val="22"/>
          <w:szCs w:val="22"/>
        </w:rPr>
      </w:pPr>
      <w:r w:rsidRPr="00C72DE9">
        <w:rPr>
          <w:sz w:val="22"/>
          <w:szCs w:val="22"/>
        </w:rPr>
        <w:t>Pada sektor perbankan dan jasa keuangan, kualitas layanan menjadi faktor utama dalam mempertahankan loyalitas nasabah. Evaluasi layanan dilakukan terhadap aspek keandalan transaksi, keamanan, kenyamanan, kecepatan pelayanan, dan kemampuan pegawai dalam memberikan solusi. Dengan evaluasi yang tepat, bank dapat meningkatkan pengalaman nasabah dan mengurangi potensi perpindahan ke kompetitor. Beberapa penelitian menunjukkan bahwa kualitas layanan berpengaruh signifikan terhadap kepuasan nasabah yang pada akhirnya meningkatkan loyalitas pelanggan dalam industri perbankan</w:t>
      </w:r>
      <w:r>
        <w:rPr>
          <w:sz w:val="22"/>
          <w:szCs w:val="22"/>
        </w:rPr>
        <w:t xml:space="preserve"> </w:t>
      </w:r>
      <w:r>
        <w:rPr>
          <w:sz w:val="22"/>
          <w:szCs w:val="22"/>
        </w:rPr>
        <w:fldChar w:fldCharType="begin"/>
      </w:r>
      <w:r>
        <w:rPr>
          <w:sz w:val="22"/>
          <w:szCs w:val="22"/>
        </w:rPr>
        <w:instrText xml:space="preserve"> ADDIN ZOTERO_ITEM CSL_CITATION {"citationID":"yJYAJ7Te","properties":{"formattedCitation":"(Tedjokusumo &amp; Murhadi, 2023)","plainCitation":"(Tedjokusumo &amp; Murhadi, 2023)","noteIndex":0},"citationItems":[{"id":1394,"uris":["http://zotero.org/users/9201054/items/A8PSVM3U"],"itemData":{"id":1394,"type":"article-journal","abstract":"Purpose – This study aims to examine the effect of service quality on customer satisfaction and the impact of customer satisfaction on customer loyalty among banking service users in Indonesia.\nDesign/methodology/approach – The population of this study consists of customers aged 18 years and above who use the mobile banking service provided by Bank Central Asia, one of the largest banking companies in Indonesia in terms of market capitalization. Purposive sampling was used to obtain a sample of 194 respondents who met the research criteria.\nFindings – The results of this study indicate that the reliability, customer service and support, and responsiveness variables have a significant positive influence on customer satisfaction, while the privacy and security variable was found to have no significant impact on customer satisfaction. Additionally, customer satisfaction was found to have a significant positive effect on customer loyalty.\nResearch limitations/implications – The data for this study primarily came from East Java, Indonesia, highlighting the need for future research using longitudinal data to investigate the causal relationships between variables.\nPractical implications – The findings of this study can provide valuable insights into the influence of electronic service quality on customer loyalty in the Indonesian banking industry. It offers banks a deeper understanding of consumer behavior and the crucial satisfaction factors that drive long-term decision-making in banking services.\nOriginality/value – This paper offers novelty by addressing the digitalization trend and competitive challenges faced by banking service providers in achieving customer satisfaction within the digital economic ecosystem. It specifically focuses on customers of Bank Central Asia, a leading banking company in Indonesia. The value of this paper lies in its insights for banking professionals, researchers, and policymakers in navigating the digital landscape and enhancing customer-centric digital banking services.","container-title":"Jurnal Siasat Bisnis","DOI":"10.20885/jsb.vol27.iss2.art3","ISSN":"2528-7001","journalAbbreviation":"JSB","language":"en","license":"Copyright (c) 2023 Cleming Tedjokusumo, Werner R. Murhadi","page":"156-170","source":"journal.uii.ac.id","title":"Customer satisfaction as a mediator between service quality and customer loyalty: a case study of Bank Central Asia","title-short":"Customer satisfaction as a mediator between service quality and customer loyalty","author":[{"family":"Tedjokusumo","given":"Cleming"},{"family":"Murhadi","given":"Werner R."}],"issued":{"date-parts":[["2023",8,30]]}}}],"schema":"https://github.com/citation-style-language/schema/raw/master/csl-citation.json"} </w:instrText>
      </w:r>
      <w:r>
        <w:rPr>
          <w:sz w:val="22"/>
          <w:szCs w:val="22"/>
        </w:rPr>
        <w:fldChar w:fldCharType="separate"/>
      </w:r>
      <w:r>
        <w:rPr>
          <w:noProof/>
          <w:sz w:val="22"/>
          <w:szCs w:val="22"/>
        </w:rPr>
        <w:t>(Tedjokusumo &amp; Murhadi, 2023)</w:t>
      </w:r>
      <w:r>
        <w:rPr>
          <w:sz w:val="22"/>
          <w:szCs w:val="22"/>
        </w:rPr>
        <w:fldChar w:fldCharType="end"/>
      </w:r>
      <w:r w:rsidRPr="00C72DE9">
        <w:rPr>
          <w:sz w:val="22"/>
          <w:szCs w:val="22"/>
        </w:rPr>
        <w:t>.</w:t>
      </w:r>
    </w:p>
    <w:p w14:paraId="7157DA91" w14:textId="324AC9AF" w:rsidR="001F3052" w:rsidRDefault="001F3052" w:rsidP="00C72DE9">
      <w:pPr>
        <w:ind w:firstLine="720"/>
        <w:jc w:val="both"/>
        <w:rPr>
          <w:sz w:val="22"/>
          <w:szCs w:val="22"/>
        </w:rPr>
      </w:pPr>
      <w:r w:rsidRPr="001F3052">
        <w:rPr>
          <w:sz w:val="22"/>
          <w:szCs w:val="22"/>
        </w:rPr>
        <w:t>Pada sektor pariwisata dan perhotelan, evaluasi kualitas layanan digunakan untuk mengetahui persepsi wisatawan atau tamu terhadap fasilitas, pelayanan staf, kenyamanan, keamanan, serta pengalaman secara keseluruhan. Kualitas layanan yang baik dapat meningkatkan kepuasan wisatawan, memperkuat citra destinasi atau hotel, dan mendorong niat kunjung ulang. Dalam industri perhotelan yang kompetitif, evaluasi kualitas layanan menjadi dasar bagi manajemen untuk memahami atribut layanan yang paling berpengaruh terhadap kepuasan pelanggan dan loyalitas mereka</w:t>
      </w:r>
      <w:r>
        <w:rPr>
          <w:sz w:val="22"/>
          <w:szCs w:val="22"/>
        </w:rPr>
        <w:t xml:space="preserve"> </w:t>
      </w:r>
      <w:r>
        <w:rPr>
          <w:sz w:val="22"/>
          <w:szCs w:val="22"/>
        </w:rPr>
        <w:fldChar w:fldCharType="begin"/>
      </w:r>
      <w:r>
        <w:rPr>
          <w:sz w:val="22"/>
          <w:szCs w:val="22"/>
        </w:rPr>
        <w:instrText xml:space="preserve"> ADDIN ZOTERO_ITEM CSL_CITATION {"citationID":"Lzj0kIuC","properties":{"formattedCitation":"(Sharma &amp; Srivastava, 2018)","plainCitation":"(Sharma &amp; Srivastava, 2018)","noteIndex":0},"citationItems":[{"id":1398,"uris":["http://zotero.org/users/9201054/items/ULJ6MDXU"],"itemData":{"id":1398,"type":"article-journal","abstract":"In the competitive hotel industry, individual hotels find ways to be unique to make their products and services shine amongst others. Hotels do not leave any stone unturned to deliver best of the services to magnetize the customers. Therefore, the purpose of this review paper is to study whether high level of quality service actually leads to satisfied customers and makes them loyal towards a particular hotel brand. Further, the study intends to explore whether SERVQUAL model is applicable for the hotels to satisfy their customers. Papers related to service quality and customer satisfaction were reviewed from the online database. This paper contributes to the existing literature to explore the relationship between service quality and customer satisfaction and suggests that SERVQUAL method can be applied to the hotel industry to measure the customer satisfaction on the basis of five factors known as assurance, empathy, reliability, and tangibility, which will further lead the hoteliers to improvise customer services","container-title":"TRJ Tourism Research Journal","DOI":"10.30647/trj.v2i1.20","ISSN":"2598-9839","issue":"1","language":"en","license":"Copyright (c) 2018 TRJ Tourism Research Journal","page":"42-49","source":"trj.iptrisakti.ac.id","title":"Relationship between Service Quality and Customer Satisfaction in Hotel Industry","volume":"2","author":[{"family":"Sharma","given":"Savita"},{"family":"Srivastava","given":"Sidharth"}],"issued":{"date-parts":[["2018",10,24]]}}}],"schema":"https://github.com/citation-style-language/schema/raw/master/csl-citation.json"} </w:instrText>
      </w:r>
      <w:r>
        <w:rPr>
          <w:sz w:val="22"/>
          <w:szCs w:val="22"/>
        </w:rPr>
        <w:fldChar w:fldCharType="separate"/>
      </w:r>
      <w:r>
        <w:rPr>
          <w:noProof/>
          <w:sz w:val="22"/>
          <w:szCs w:val="22"/>
        </w:rPr>
        <w:t>(Sharma &amp; Srivastava, 2018)</w:t>
      </w:r>
      <w:r>
        <w:rPr>
          <w:sz w:val="22"/>
          <w:szCs w:val="22"/>
        </w:rPr>
        <w:fldChar w:fldCharType="end"/>
      </w:r>
      <w:r w:rsidRPr="001F3052">
        <w:rPr>
          <w:sz w:val="22"/>
          <w:szCs w:val="22"/>
        </w:rPr>
        <w:t>.</w:t>
      </w:r>
    </w:p>
    <w:p w14:paraId="174C9B75" w14:textId="7C50330A" w:rsidR="00C72DE9" w:rsidRDefault="001F3052" w:rsidP="00C72DE9">
      <w:pPr>
        <w:ind w:firstLine="720"/>
        <w:jc w:val="both"/>
        <w:rPr>
          <w:sz w:val="22"/>
          <w:szCs w:val="22"/>
        </w:rPr>
      </w:pPr>
      <w:r w:rsidRPr="001F3052">
        <w:rPr>
          <w:sz w:val="22"/>
          <w:szCs w:val="22"/>
        </w:rPr>
        <w:t>Pada sektor transportasi, evaluasi layanan membantu perusahaan transportasi dalam menilai atribut seperti ketepatan waktu, kenyamanan, keamanan, aksesibilitas, dan kualitas interaksi petugas dengan pengguna. Informasi dari hasil evaluasi ini dapat digunakan untuk menentukan prioritas perbaikan layanan sehingga kepuasan pengguna meningkat</w:t>
      </w:r>
      <w:r>
        <w:rPr>
          <w:sz w:val="22"/>
          <w:szCs w:val="22"/>
        </w:rPr>
        <w:t xml:space="preserve"> </w:t>
      </w:r>
      <w:r>
        <w:rPr>
          <w:sz w:val="22"/>
          <w:szCs w:val="22"/>
        </w:rPr>
        <w:fldChar w:fldCharType="begin"/>
      </w:r>
      <w:r>
        <w:rPr>
          <w:sz w:val="22"/>
          <w:szCs w:val="22"/>
        </w:rPr>
        <w:instrText xml:space="preserve"> ADDIN ZOTERO_ITEM CSL_CITATION {"citationID":"g3oGek27","properties":{"formattedCitation":"(Kruadsungnoen &amp; Upayokin, 2025)","plainCitation":"(Kruadsungnoen &amp; Upayokin, 2025)","noteIndex":0},"citationItems":[{"id":1396,"uris":["http://zotero.org/users/9201054/items/7IW3MEXV"],"itemData":{"id":1396,"type":"article-journal","abstract":"Sustainable urban transport planning requires inclusive, high-quality mobility systems that address both user needs and broader environmental objectives. This study examines the service quality and user satisfaction of Chiang Mai University Transit using the SERVQUAL framework and structural equation modeling, based on survey data from 384 student respondents. Seven service quality dimensions—Tangibles, Reliability, Responsiveness, Assurance, Empathy, Environmental Performance, and Respiratory Disease Prevention—were systematically analyzed. The results indicate that Responsiveness has the strongest positive influence on perceived service quality, while Tangibles most significantly shape user expectations. Overall, higher service quality is found to enhance user satisfaction substantially. Nevertheless, a measurable service quality gap persists, especially in the areas of Responsiveness (gap = −0.34) and Respiratory Disease Prevention (gap = −0.26), which are identified as priority areas for targeted improvement. In contrast, Environmental Performance surpasses user expectations (gap = +0.12). These empirical insights underscore the importance of strategically investing in university transit systems to encourage modal shift away from private vehicles, reduce congestion, and improve air quality. The study provides an evidence-based foundation for policymakers and planners seeking to implement integrated and environmentally sustainable mobility strategies within both university and broader urban contexts.","container-title":"Sustainability","DOI":"10.3390/su172411118","ISSN":"2071-1050","issue":"24","language":"en","license":"http://creativecommons.org/licenses/by/3.0/","page":"11118","publisher":"Multidisciplinary Digital Publishing Institute","source":"www.mdpi.com","title":"Assessing Service Quality and User Satisfaction in University Transit: Evidence from the SERVQUAL Approach","title-short":"Assessing Service Quality and User Satisfaction in University Transit","volume":"17","author":[{"family":"Kruadsungnoen","given":"Sirima"},{"family":"Upayokin","given":"Auttawit"}],"issued":{"date-parts":[["2025",1]]}}}],"schema":"https://github.com/citation-style-language/schema/raw/master/csl-citation.json"} </w:instrText>
      </w:r>
      <w:r>
        <w:rPr>
          <w:sz w:val="22"/>
          <w:szCs w:val="22"/>
        </w:rPr>
        <w:fldChar w:fldCharType="separate"/>
      </w:r>
      <w:r>
        <w:rPr>
          <w:noProof/>
          <w:sz w:val="22"/>
          <w:szCs w:val="22"/>
        </w:rPr>
        <w:t>(Kruadsungnoen &amp; Upayokin, 2025)</w:t>
      </w:r>
      <w:r>
        <w:rPr>
          <w:sz w:val="22"/>
          <w:szCs w:val="22"/>
        </w:rPr>
        <w:fldChar w:fldCharType="end"/>
      </w:r>
      <w:r w:rsidRPr="001F3052">
        <w:rPr>
          <w:sz w:val="22"/>
          <w:szCs w:val="22"/>
        </w:rPr>
        <w:t>.</w:t>
      </w:r>
    </w:p>
    <w:p w14:paraId="6CCDA83E" w14:textId="028F6039" w:rsidR="001F3052" w:rsidRDefault="001F3052" w:rsidP="00C72DE9">
      <w:pPr>
        <w:ind w:firstLine="720"/>
        <w:jc w:val="both"/>
        <w:rPr>
          <w:sz w:val="22"/>
          <w:szCs w:val="22"/>
        </w:rPr>
      </w:pPr>
      <w:r w:rsidRPr="001F3052">
        <w:rPr>
          <w:sz w:val="22"/>
          <w:szCs w:val="22"/>
        </w:rPr>
        <w:t xml:space="preserve">Di antara berbagai metode evaluasi kualitas layanan, model </w:t>
      </w:r>
      <w:r w:rsidRPr="00BF262B">
        <w:rPr>
          <w:i/>
          <w:iCs/>
          <w:sz w:val="22"/>
          <w:szCs w:val="22"/>
        </w:rPr>
        <w:t>Importance–Performance Analysis</w:t>
      </w:r>
      <w:r w:rsidRPr="001F3052">
        <w:rPr>
          <w:sz w:val="22"/>
          <w:szCs w:val="22"/>
        </w:rPr>
        <w:t xml:space="preserve"> merupakan salah satu pendekatan yang banyak digunakan karena mampu memberikan </w:t>
      </w:r>
      <w:r w:rsidRPr="001F3052">
        <w:rPr>
          <w:sz w:val="22"/>
          <w:szCs w:val="22"/>
        </w:rPr>
        <w:lastRenderedPageBreak/>
        <w:t>gambaran yang sederhana namun informatif mengenai kondisi layanan. Metode ini pertama kali diperkenalkan oleh John A. Martilla dan John C. James pada tahun 1977 sebagai alat untuk mengukur atribut produk dan layanan berdasarkan dua dimensi utama, yaitu tingkat kepentingan (</w:t>
      </w:r>
      <w:r w:rsidRPr="00BF262B">
        <w:rPr>
          <w:i/>
          <w:iCs/>
          <w:sz w:val="22"/>
          <w:szCs w:val="22"/>
        </w:rPr>
        <w:t>importance</w:t>
      </w:r>
      <w:r w:rsidRPr="001F3052">
        <w:rPr>
          <w:sz w:val="22"/>
          <w:szCs w:val="22"/>
        </w:rPr>
        <w:t>) dan tingkat kinerja (</w:t>
      </w:r>
      <w:r w:rsidRPr="00BF262B">
        <w:rPr>
          <w:i/>
          <w:iCs/>
          <w:sz w:val="22"/>
          <w:szCs w:val="22"/>
        </w:rPr>
        <w:t>performance</w:t>
      </w:r>
      <w:r w:rsidRPr="001F3052">
        <w:rPr>
          <w:sz w:val="22"/>
          <w:szCs w:val="22"/>
        </w:rPr>
        <w:t>). Dengan membandingkan kedua dimensi tersebut, organisasi dapat mengetahui atribut layanan mana yang perlu menjadi prioritas utama untuk diperbaiki maupun dipertahankan</w:t>
      </w:r>
      <w:r>
        <w:rPr>
          <w:sz w:val="22"/>
          <w:szCs w:val="22"/>
        </w:rPr>
        <w:t xml:space="preserve"> </w:t>
      </w:r>
      <w:r>
        <w:rPr>
          <w:sz w:val="22"/>
          <w:szCs w:val="22"/>
        </w:rPr>
        <w:fldChar w:fldCharType="begin"/>
      </w:r>
      <w:r>
        <w:rPr>
          <w:sz w:val="22"/>
          <w:szCs w:val="22"/>
        </w:rPr>
        <w:instrText xml:space="preserve"> ADDIN ZOTERO_ITEM CSL_CITATION {"citationID":"OSuuvfJc","properties":{"formattedCitation":"(Izadi et al., 2017)","plainCitation":"(Izadi et al., 2017)","noteIndex":0},"citationItems":[{"id":1400,"uris":["http://zotero.org/users/9201054/items/4JREELP8"],"itemData":{"id":1400,"type":"article-journal","abstract":"Purpose Measuring healthcare service quality provides an objective guide for managers and policy makers to improve their services and patient satisfaction. Consequently, the purpose of this paper is to measure service quality provided to surgical and medical inpatients at Kerman Medical Sciences University (KUMS) in 2015. Design/methodology/approach A descriptive-analytic study, using a cross-sectional method in the KUMS training hospitals, was implemented between October 2 and March 15, 2015. Using stratified random sampling, 268 patients were selected. Data were collected using an importance-performance analysis (IPA) questionnaire, which measures current performance and determines each item's importance from the patients' perspectives. These data indicate overall satisfaction and appropriate practical strategies for managers to plan accordingly. Findings Findings revealed a significant gap between service importance and performance. From the patients' viewpoint, tangibility was the highest priority (mean=3.54), while reliability was given the highest performance (mean=3.02). The least important and lowest performance level was social accountability (mean=1.91 and 1.98, respectively). Practical implications Healthcare managers should focus on patient viewpoints and apply patient comments to solve problems, improve service quality and patient satisfaction. Originality/value The authors applied an IPA questionnaire to measure service quality provided to surgical and medical ward patients. This method identifies and corrects service quality shortcomings and improving service recipient perceptions.","container-title":"International Journal of Health Care Quality Assurance","DOI":"10.1108/IJHCQA-02-2017-0030","ISSN":"1758-6542","issue":"7","journalAbbreviation":"Int J Health Care Qual Assur","language":"eng","page":"656-663","PMID":"28809594","source":"PubMed","title":"Evaluating health service quality: using importance performance analysis","title-short":"Evaluating health service quality","volume":"30","author":[{"family":"Izadi","given":"Azar"},{"family":"Jahani","given":"Younes"},{"family":"Rafiei","given":"Sima"},{"family":"Masoud","given":"Ali"},{"family":"Vali","given":"Leila"}],"issued":{"date-parts":[["2017",8,14]]}}}],"schema":"https://github.com/citation-style-language/schema/raw/master/csl-citation.json"} </w:instrText>
      </w:r>
      <w:r>
        <w:rPr>
          <w:sz w:val="22"/>
          <w:szCs w:val="22"/>
        </w:rPr>
        <w:fldChar w:fldCharType="separate"/>
      </w:r>
      <w:r>
        <w:rPr>
          <w:noProof/>
          <w:sz w:val="22"/>
          <w:szCs w:val="22"/>
        </w:rPr>
        <w:t>(Izadi et al., 2017)</w:t>
      </w:r>
      <w:r>
        <w:rPr>
          <w:sz w:val="22"/>
          <w:szCs w:val="22"/>
        </w:rPr>
        <w:fldChar w:fldCharType="end"/>
      </w:r>
      <w:r w:rsidRPr="001F3052">
        <w:rPr>
          <w:sz w:val="22"/>
          <w:szCs w:val="22"/>
        </w:rPr>
        <w:t>.</w:t>
      </w:r>
    </w:p>
    <w:p w14:paraId="12AEA291" w14:textId="2F0E190B" w:rsidR="001F3052" w:rsidRDefault="001F3052" w:rsidP="00C72DE9">
      <w:pPr>
        <w:ind w:firstLine="720"/>
        <w:jc w:val="both"/>
        <w:rPr>
          <w:sz w:val="22"/>
          <w:szCs w:val="22"/>
        </w:rPr>
      </w:pPr>
      <w:r w:rsidRPr="001F3052">
        <w:rPr>
          <w:sz w:val="22"/>
          <w:szCs w:val="22"/>
        </w:rPr>
        <w:t>Keunggulan utama model IPA terletak pada kemampuannya menyajikan hasil evaluasi dalam bentuk diagram kartesius yang terbagi ke dalam empat kuadran. Kuadran I (</w:t>
      </w:r>
      <w:r w:rsidRPr="0065555B">
        <w:rPr>
          <w:i/>
          <w:iCs/>
          <w:sz w:val="22"/>
          <w:szCs w:val="22"/>
        </w:rPr>
        <w:t>Concentrate Here</w:t>
      </w:r>
      <w:r w:rsidRPr="001F3052">
        <w:rPr>
          <w:sz w:val="22"/>
          <w:szCs w:val="22"/>
        </w:rPr>
        <w:t>) menunjukkan atribut yang memiliki tingkat kepentingan tinggi tetapi kinerjanya rendah sehingga perlu segera diperbaiki. Kuadran II (</w:t>
      </w:r>
      <w:r w:rsidRPr="0065555B">
        <w:rPr>
          <w:i/>
          <w:iCs/>
          <w:sz w:val="22"/>
          <w:szCs w:val="22"/>
        </w:rPr>
        <w:t>Keep Up the Good Work</w:t>
      </w:r>
      <w:r w:rsidRPr="001F3052">
        <w:rPr>
          <w:sz w:val="22"/>
          <w:szCs w:val="22"/>
        </w:rPr>
        <w:t>) berisi atribut yang dianggap penting dan telah memiliki kinerja baik sehingga perlu dipertahankan. Kuadran III (</w:t>
      </w:r>
      <w:r w:rsidRPr="0065555B">
        <w:rPr>
          <w:i/>
          <w:iCs/>
          <w:sz w:val="22"/>
          <w:szCs w:val="22"/>
        </w:rPr>
        <w:t>Low Priority</w:t>
      </w:r>
      <w:r w:rsidRPr="001F3052">
        <w:rPr>
          <w:sz w:val="22"/>
          <w:szCs w:val="22"/>
        </w:rPr>
        <w:t>) menunjukkan atribut dengan tingkat kepentingan dan kinerja yang sama-sama rendah, sedangkan Kuadran IV (</w:t>
      </w:r>
      <w:r w:rsidRPr="0065555B">
        <w:rPr>
          <w:i/>
          <w:iCs/>
          <w:sz w:val="22"/>
          <w:szCs w:val="22"/>
        </w:rPr>
        <w:t>Possible Overkill</w:t>
      </w:r>
      <w:r w:rsidRPr="001F3052">
        <w:rPr>
          <w:sz w:val="22"/>
          <w:szCs w:val="22"/>
        </w:rPr>
        <w:t>) menunjukkan atribut dengan kinerja tinggi tetapi kurang penting bagi pengguna sehingga sumber daya dapat dialihkan ke aspek lain yang lebih prioritas. Visualisasi ini memudahkan manajer atau pengambil keputusan dalam menyusun strategi peningkatan layanan secara efektif</w:t>
      </w:r>
      <w:r>
        <w:rPr>
          <w:sz w:val="22"/>
          <w:szCs w:val="22"/>
        </w:rPr>
        <w:t xml:space="preserve"> </w:t>
      </w:r>
      <w:r>
        <w:rPr>
          <w:sz w:val="22"/>
          <w:szCs w:val="22"/>
        </w:rPr>
        <w:fldChar w:fldCharType="begin"/>
      </w:r>
      <w:r>
        <w:rPr>
          <w:sz w:val="22"/>
          <w:szCs w:val="22"/>
        </w:rPr>
        <w:instrText xml:space="preserve"> ADDIN ZOTERO_ITEM CSL_CITATION {"citationID":"Tyz3ehZY","properties":{"formattedCitation":"(Izadi et al., 2017)","plainCitation":"(Izadi et al., 2017)","noteIndex":0},"citationItems":[{"id":1400,"uris":["http://zotero.org/users/9201054/items/4JREELP8"],"itemData":{"id":1400,"type":"article-journal","abstract":"Purpose Measuring healthcare service quality provides an objective guide for managers and policy makers to improve their services and patient satisfaction. Consequently, the purpose of this paper is to measure service quality provided to surgical and medical inpatients at Kerman Medical Sciences University (KUMS) in 2015. Design/methodology/approach A descriptive-analytic study, using a cross-sectional method in the KUMS training hospitals, was implemented between October 2 and March 15, 2015. Using stratified random sampling, 268 patients were selected. Data were collected using an importance-performance analysis (IPA) questionnaire, which measures current performance and determines each item's importance from the patients' perspectives. These data indicate overall satisfaction and appropriate practical strategies for managers to plan accordingly. Findings Findings revealed a significant gap between service importance and performance. From the patients' viewpoint, tangibility was the highest priority (mean=3.54), while reliability was given the highest performance (mean=3.02). The least important and lowest performance level was social accountability (mean=1.91 and 1.98, respectively). Practical implications Healthcare managers should focus on patient viewpoints and apply patient comments to solve problems, improve service quality and patient satisfaction. Originality/value The authors applied an IPA questionnaire to measure service quality provided to surgical and medical ward patients. This method identifies and corrects service quality shortcomings and improving service recipient perceptions.","container-title":"International Journal of Health Care Quality Assurance","DOI":"10.1108/IJHCQA-02-2017-0030","ISSN":"1758-6542","issue":"7","journalAbbreviation":"Int J Health Care Qual Assur","language":"eng","page":"656-663","PMID":"28809594","source":"PubMed","title":"Evaluating health service quality: using importance performance analysis","title-short":"Evaluating health service quality","volume":"30","author":[{"family":"Izadi","given":"Azar"},{"family":"Jahani","given":"Younes"},{"family":"Rafiei","given":"Sima"},{"family":"Masoud","given":"Ali"},{"family":"Vali","given":"Leila"}],"issued":{"date-parts":[["2017",8,14]]}}}],"schema":"https://github.com/citation-style-language/schema/raw/master/csl-citation.json"} </w:instrText>
      </w:r>
      <w:r>
        <w:rPr>
          <w:sz w:val="22"/>
          <w:szCs w:val="22"/>
        </w:rPr>
        <w:fldChar w:fldCharType="separate"/>
      </w:r>
      <w:r>
        <w:rPr>
          <w:noProof/>
          <w:sz w:val="22"/>
          <w:szCs w:val="22"/>
        </w:rPr>
        <w:t>(Izadi et al., 2017)</w:t>
      </w:r>
      <w:r>
        <w:rPr>
          <w:sz w:val="22"/>
          <w:szCs w:val="22"/>
        </w:rPr>
        <w:fldChar w:fldCharType="end"/>
      </w:r>
      <w:r w:rsidRPr="001F3052">
        <w:rPr>
          <w:sz w:val="22"/>
          <w:szCs w:val="22"/>
        </w:rPr>
        <w:t>.</w:t>
      </w:r>
    </w:p>
    <w:p w14:paraId="163979C8" w14:textId="70E4256D" w:rsidR="001F3052" w:rsidRDefault="001F3052" w:rsidP="00C72DE9">
      <w:pPr>
        <w:ind w:firstLine="720"/>
        <w:jc w:val="both"/>
        <w:rPr>
          <w:sz w:val="22"/>
          <w:szCs w:val="22"/>
        </w:rPr>
      </w:pPr>
      <w:r w:rsidRPr="001F3052">
        <w:rPr>
          <w:sz w:val="22"/>
          <w:szCs w:val="22"/>
        </w:rPr>
        <w:t>Selain mudah dipahami, model IPA juga relatif sederhana dalam penerapan dan analisis data. Peneliti hanya perlu mengumpulkan data persepsi responden terkait tingkat kepentingan dan tingkat kinerja atribut layanan melalui kuesioner. Hasil analisis kemudian dapat langsung digunakan untuk mengidentifikasi kesenjangan layanan dan menentukan prioritas perbaikan. Kesederhanaan tersebut membuat IPA banyak diterapkan di berbagai sektor seperti kesehatan, pendidikan, perbankan, pariwisata, transportasi, hingga layanan ritel</w:t>
      </w:r>
      <w:r>
        <w:rPr>
          <w:sz w:val="22"/>
          <w:szCs w:val="22"/>
        </w:rPr>
        <w:t xml:space="preserve"> </w:t>
      </w:r>
      <w:r>
        <w:rPr>
          <w:sz w:val="22"/>
          <w:szCs w:val="22"/>
        </w:rPr>
        <w:fldChar w:fldCharType="begin"/>
      </w:r>
      <w:r>
        <w:rPr>
          <w:sz w:val="22"/>
          <w:szCs w:val="22"/>
        </w:rPr>
        <w:instrText xml:space="preserve"> ADDIN ZOTERO_ITEM CSL_CITATION {"citationID":"Rhkd4iPj","properties":{"formattedCitation":"(Utami et al., 2023)","plainCitation":"(Utami et al., 2023)","noteIndex":0},"citationItems":[{"id":1402,"uris":["http://zotero.org/users/9201054/items/E7HLIFAT"],"itemData":{"id":1402,"type":"article-journal","abstract":"The main focus of the study is to analyze important attributes in modern retail to know the performance of modern retail. The Importance-Performance Analysis (IPA) method, is an analytical method used to determine the level of performance of modern retail management in creating service quality attributes to modern retail customer perceptions. This study involved 100 respondents who were at least 18 years old and made purchases at Indomaret at least once a month or in the last three months. Research respondents were randomly selected using online survey methods. The results showed that there are four attributes of the indicators (RA1, EP1, TE4 and TE7) were the top priority at Indomaret outlets in Denpasar City. This means that Indomaret must prioritize which indicators are considered important in accordance with customer expectations. However, when viewed from the average value of the lowest level of performance, it is indicated by the indicator (TE7), namely the adequate parking area. Customers have the perception that Indomaret has not been able to provide adequate parking in accordance with consumer expectations. So that this is a concern in the future implementation of Indomaret management in Denpasar City to improve the performance of these indicators is to add sufficient parking space in accordance with current consumer needs.","container-title":"Journal Of Management Analytical and Solution (JoMAS)","DOI":"10.32734/jomas.v3i1.10516","ISSN":"2776-6276","issue":"1","language":"en","license":"Copyright (c) 2023 Journal Of Management Analytical and Solution (JoMAS)","page":"1-9","source":"talenta.usu.ac.id","title":"Quality of Service Evaluation Modern Retail Based On Importance Performance Analysis Method","volume":"3","author":[{"family":"Utami","given":"Melia Dwi"},{"family":"Putri","given":"Novaryani"},{"family":"Satyawati","given":"Ade Nopi"},{"family":"Giantari","given":"I. Gusti Ketut Ayu"}],"issued":{"date-parts":[["2023",1,1]]}}}],"schema":"https://github.com/citation-style-language/schema/raw/master/csl-citation.json"} </w:instrText>
      </w:r>
      <w:r>
        <w:rPr>
          <w:sz w:val="22"/>
          <w:szCs w:val="22"/>
        </w:rPr>
        <w:fldChar w:fldCharType="separate"/>
      </w:r>
      <w:r>
        <w:rPr>
          <w:noProof/>
          <w:sz w:val="22"/>
          <w:szCs w:val="22"/>
        </w:rPr>
        <w:t>(Utami et al., 2023)</w:t>
      </w:r>
      <w:r>
        <w:rPr>
          <w:sz w:val="22"/>
          <w:szCs w:val="22"/>
        </w:rPr>
        <w:fldChar w:fldCharType="end"/>
      </w:r>
      <w:r w:rsidRPr="001F3052">
        <w:rPr>
          <w:sz w:val="22"/>
          <w:szCs w:val="22"/>
        </w:rPr>
        <w:t>.</w:t>
      </w:r>
    </w:p>
    <w:p w14:paraId="7DE62C94" w14:textId="645D34A7" w:rsidR="001F3052" w:rsidRDefault="001F3052" w:rsidP="00C72DE9">
      <w:pPr>
        <w:ind w:firstLine="720"/>
        <w:jc w:val="both"/>
        <w:rPr>
          <w:sz w:val="22"/>
          <w:szCs w:val="22"/>
        </w:rPr>
      </w:pPr>
      <w:r w:rsidRPr="001F3052">
        <w:rPr>
          <w:sz w:val="22"/>
          <w:szCs w:val="22"/>
        </w:rPr>
        <w:t xml:space="preserve">Selain digunakan secara mandiri, IPA juga fleksibel untuk dikombinasikan dengan metode lain seperti SERVQUAL, SERVPERF, maupun </w:t>
      </w:r>
      <w:r w:rsidRPr="00707557">
        <w:rPr>
          <w:i/>
          <w:iCs/>
          <w:sz w:val="22"/>
          <w:szCs w:val="22"/>
        </w:rPr>
        <w:t>Customer Satisfaction Index</w:t>
      </w:r>
      <w:r w:rsidRPr="001F3052">
        <w:rPr>
          <w:sz w:val="22"/>
          <w:szCs w:val="22"/>
        </w:rPr>
        <w:t>. Integrasi tersebut memungkinkan analisis kualitas layanan yang lebih komprehensif, karena SERVQUAL dapat mengidentifikasi kesenjangan antara harapan dan persepsi pelanggan, sedangkan IPA dapat memetakan prioritas perbaikannya secara visual. Oleh karena itu, model IPA dipandang relevan untuk dikaji lebih lanjut dalam penelitian ini sebagai alat evaluasi kualitas layanan yang praktis, efektif, dan aplikatif dalam berbagai konteks layanan</w:t>
      </w:r>
      <w:r w:rsidR="00095C73">
        <w:rPr>
          <w:sz w:val="22"/>
          <w:szCs w:val="22"/>
        </w:rPr>
        <w:t xml:space="preserve"> </w:t>
      </w:r>
      <w:r w:rsidR="00095C73">
        <w:rPr>
          <w:sz w:val="22"/>
          <w:szCs w:val="22"/>
        </w:rPr>
        <w:fldChar w:fldCharType="begin"/>
      </w:r>
      <w:r w:rsidR="00095C73">
        <w:rPr>
          <w:sz w:val="22"/>
          <w:szCs w:val="22"/>
        </w:rPr>
        <w:instrText xml:space="preserve"> ADDIN ZOTERO_ITEM CSL_CITATION {"citationID":"nyJ3TxSg","properties":{"formattedCitation":"(Puspita &amp; Aryanny, 2024)","plainCitation":"(Puspita &amp; Aryanny, 2024)","noteIndex":0},"citationItems":[{"id":1405,"uris":["http://zotero.org/users/9201054/items/ZMSVJKE8"],"itemData":{"id":1405,"type":"article-journal","abstract":"Community health center is a health services in Indonesia that aims to organize first-level public health efforts. The current condition observed in level one health centers in Indonesia relates to the services provided. A large portion of patients who have experienced the services express dissatisfaction with the level of service provided. This research aims  to determine the quality of service in community health center and provide advices to improve the quality of health center services. The method used in this research is the Servperf method and Importance Performance Analysis. Based on research with the service performance method, the mean performance level is 3,39 and the mean importance level is 4,38. Meanwhile, the Importance Performance Analysis obtained the level of conformity between performance and importance is 77,49% with seven atrributes of service quality dimensions that enter quadrant I and are the top priority for improvement. The proposed improvements are made to improve the quality of health center services in the future by adjusting the main priority attributes of improvements to the Importance Performance Analysis diagram.","container-title":"Indonesian Journal of Computer Science","DOI":"10.33022/ijcs.v13i3.3949","ISSN":"2549-7286, 2302-4364","issue":"3","journalAbbreviation":"ijcs","language":"en","license":"https://creativecommons.org/licenses/by-sa/4.0","source":"DOI.org (Crossref)","title":"Analysis Quality of Service using Service Performance and Importance Performance Analysis Method at Community Health Center","URL":"http://ijcs.net/ijcs/index.php/ijcs/article/view/3949","volume":"13","author":[{"family":"Puspita","given":"Fannysah Della"},{"family":"Aryanny","given":"Enny"}],"accessed":{"date-parts":[["2026",4,29]]},"issued":{"date-parts":[["2024",6,15]]}}}],"schema":"https://github.com/citation-style-language/schema/raw/master/csl-citation.json"} </w:instrText>
      </w:r>
      <w:r w:rsidR="00095C73">
        <w:rPr>
          <w:sz w:val="22"/>
          <w:szCs w:val="22"/>
        </w:rPr>
        <w:fldChar w:fldCharType="separate"/>
      </w:r>
      <w:r w:rsidR="00095C73">
        <w:rPr>
          <w:noProof/>
          <w:sz w:val="22"/>
          <w:szCs w:val="22"/>
        </w:rPr>
        <w:t>(Puspita &amp; Aryanny, 2024)</w:t>
      </w:r>
      <w:r w:rsidR="00095C73">
        <w:rPr>
          <w:sz w:val="22"/>
          <w:szCs w:val="22"/>
        </w:rPr>
        <w:fldChar w:fldCharType="end"/>
      </w:r>
      <w:r w:rsidRPr="001F3052">
        <w:rPr>
          <w:sz w:val="22"/>
          <w:szCs w:val="22"/>
        </w:rPr>
        <w:t>.</w:t>
      </w:r>
    </w:p>
    <w:p w14:paraId="270631F3" w14:textId="77777777" w:rsidR="00F1727B" w:rsidRPr="00F1727B" w:rsidRDefault="00F1727B" w:rsidP="00F1727B">
      <w:pPr>
        <w:ind w:firstLine="720"/>
        <w:jc w:val="both"/>
        <w:rPr>
          <w:sz w:val="22"/>
          <w:szCs w:val="22"/>
        </w:rPr>
      </w:pPr>
      <w:r w:rsidRPr="00F1727B">
        <w:rPr>
          <w:sz w:val="22"/>
          <w:szCs w:val="22"/>
        </w:rPr>
        <w:t xml:space="preserve">Seiring dengan semakin luasnya penerapan model </w:t>
      </w:r>
      <w:r w:rsidRPr="00BF262B">
        <w:rPr>
          <w:i/>
          <w:iCs/>
          <w:sz w:val="22"/>
          <w:szCs w:val="22"/>
        </w:rPr>
        <w:t>Importance–Performance Analysis</w:t>
      </w:r>
      <w:r w:rsidRPr="00F1727B">
        <w:rPr>
          <w:sz w:val="22"/>
          <w:szCs w:val="22"/>
        </w:rPr>
        <w:t xml:space="preserve"> dalam berbagai sektor layanan, diperlukan kajian pustaka yang komprehensif untuk memahami perkembangan penelitian terkait model ini. Studi pustaka memungkinkan peneliti untuk mengidentifikasi konsep-konsep utama, tren penelitian, metode yang digunakan, serta temuan-temuan empiris yang telah dihasilkan oleh penelitian sebelumnya. Melalui pendekatan ini, peneliti dapat menyusun pemahaman yang lebih sistematis mengenai posisi dan kontribusi model IPA dalam analisis kualitas layanan.</w:t>
      </w:r>
    </w:p>
    <w:p w14:paraId="33B6FBC3" w14:textId="0075E4C1" w:rsidR="00F1727B" w:rsidRPr="00F1727B" w:rsidRDefault="00F1727B" w:rsidP="00F1727B">
      <w:pPr>
        <w:ind w:firstLine="720"/>
        <w:jc w:val="both"/>
        <w:rPr>
          <w:sz w:val="22"/>
          <w:szCs w:val="22"/>
        </w:rPr>
      </w:pPr>
      <w:r w:rsidRPr="00F1727B">
        <w:rPr>
          <w:sz w:val="22"/>
          <w:szCs w:val="22"/>
        </w:rPr>
        <w:t>Penelitian ini bertujuan untuk menelaah berbagai literatur ilmiah yang membahas penggunaan model IPA sebagai alat evaluasi kualitas layanan. Kajian ini difokuskan pada identifikasi sektor-sektor yang paling banyak menggunakan IPA, atribut layanan yang umum dianalisis, metode yang sering dikombinasikan dengan IPA, kelebihan dan keterbatasan model tersebut dalam implementasinya. Dengan demikian, penelitian ini diharapkan dapat memberikan gambaran menyeluruh mengenai pemanfaatan IPA dalam berbagai konteks layanan.</w:t>
      </w:r>
    </w:p>
    <w:p w14:paraId="0DE5426E" w14:textId="77777777" w:rsidR="00F1727B" w:rsidRPr="00F1727B" w:rsidRDefault="00F1727B" w:rsidP="00F1727B">
      <w:pPr>
        <w:ind w:firstLine="720"/>
        <w:jc w:val="both"/>
        <w:rPr>
          <w:sz w:val="22"/>
          <w:szCs w:val="22"/>
        </w:rPr>
      </w:pPr>
      <w:r w:rsidRPr="00F1727B">
        <w:rPr>
          <w:sz w:val="22"/>
          <w:szCs w:val="22"/>
        </w:rPr>
        <w:t>Selain itu, studi pustaka ini bertujuan untuk memetakan peluang pengembangan penelitian di masa mendatang. Dengan meninjau hasil-hasil penelitian terdahulu, peneliti dapat menemukan kesenjangan penelitian (</w:t>
      </w:r>
      <w:r w:rsidRPr="0065555B">
        <w:rPr>
          <w:i/>
          <w:iCs/>
          <w:sz w:val="22"/>
          <w:szCs w:val="22"/>
        </w:rPr>
        <w:t>research gap</w:t>
      </w:r>
      <w:r w:rsidRPr="00F1727B">
        <w:rPr>
          <w:sz w:val="22"/>
          <w:szCs w:val="22"/>
        </w:rPr>
        <w:t xml:space="preserve">) yang masih terbuka, seperti integrasi IPA dengan metode lain, penerapan pada sektor layanan tertentu yang masih terbatas, atau pengembangan pendekatan analisis berbasis teknologi dan data digital. Identifikasi </w:t>
      </w:r>
      <w:r w:rsidRPr="00AE6FEB">
        <w:rPr>
          <w:i/>
          <w:iCs/>
          <w:sz w:val="22"/>
          <w:szCs w:val="22"/>
        </w:rPr>
        <w:t>research gap</w:t>
      </w:r>
      <w:r w:rsidRPr="00F1727B">
        <w:rPr>
          <w:sz w:val="22"/>
          <w:szCs w:val="22"/>
        </w:rPr>
        <w:t xml:space="preserve"> ini penting untuk mendorong penelitian yang lebih inovatif dan relevan.</w:t>
      </w:r>
    </w:p>
    <w:p w14:paraId="2799F4E4" w14:textId="4AD590F6" w:rsidR="00370DD6" w:rsidRPr="00FC4631" w:rsidRDefault="00F1727B" w:rsidP="00FC4631">
      <w:pPr>
        <w:ind w:firstLine="720"/>
        <w:jc w:val="both"/>
        <w:rPr>
          <w:sz w:val="22"/>
          <w:szCs w:val="22"/>
        </w:rPr>
      </w:pPr>
      <w:r w:rsidRPr="00F1727B">
        <w:rPr>
          <w:sz w:val="22"/>
          <w:szCs w:val="22"/>
        </w:rPr>
        <w:t>Secara praktis, hasil studi pustaka ini diharapkan dapat menjadi referensi bagi akademisi, peneliti, maupun praktisi dalam memilih dan menerapkan model IPA untuk mengevaluasi kualitas layanan. Bagi akademisi, kajian ini dapat menjadi dasar pengembangan penelitian lanjutan. Bagi praktisi atau pengambil keputusan, hasil kajian ini dapat digunakan sebagai bahan pertimbangan dalam menyusun strategi peningkatan kualitas layanan yang lebih efektif dan efisien.</w:t>
      </w:r>
    </w:p>
    <w:p w14:paraId="02344B5A" w14:textId="77777777" w:rsidR="00B5423E" w:rsidRDefault="00000000">
      <w:pPr>
        <w:rPr>
          <w:b/>
        </w:rPr>
      </w:pPr>
      <w:r>
        <w:rPr>
          <w:b/>
        </w:rPr>
        <w:lastRenderedPageBreak/>
        <w:t>METODE</w:t>
      </w:r>
    </w:p>
    <w:p w14:paraId="45AA2E0B" w14:textId="77777777" w:rsidR="00BB270B" w:rsidRPr="00BB270B" w:rsidRDefault="00BB270B" w:rsidP="00BB270B">
      <w:pPr>
        <w:ind w:firstLine="720"/>
        <w:jc w:val="both"/>
        <w:rPr>
          <w:sz w:val="22"/>
          <w:szCs w:val="22"/>
        </w:rPr>
      </w:pPr>
      <w:r w:rsidRPr="00BB270B">
        <w:rPr>
          <w:sz w:val="22"/>
          <w:szCs w:val="22"/>
        </w:rPr>
        <w:t>Penelitian ini menggunakan pendekatan studi pustaka (</w:t>
      </w:r>
      <w:r w:rsidRPr="0065555B">
        <w:rPr>
          <w:i/>
          <w:iCs/>
          <w:sz w:val="22"/>
          <w:szCs w:val="22"/>
        </w:rPr>
        <w:t>library research</w:t>
      </w:r>
      <w:r w:rsidRPr="00BB270B">
        <w:rPr>
          <w:sz w:val="22"/>
          <w:szCs w:val="22"/>
        </w:rPr>
        <w:t xml:space="preserve">) atau </w:t>
      </w:r>
      <w:r w:rsidRPr="0065555B">
        <w:rPr>
          <w:i/>
          <w:iCs/>
          <w:sz w:val="22"/>
          <w:szCs w:val="22"/>
        </w:rPr>
        <w:t>literature review</w:t>
      </w:r>
      <w:r w:rsidRPr="00BB270B">
        <w:rPr>
          <w:sz w:val="22"/>
          <w:szCs w:val="22"/>
        </w:rPr>
        <w:t xml:space="preserve">, yaitu metode penelitian yang dilakukan dengan mengumpulkan, menelaah, dan menganalisis berbagai sumber literatur yang relevan dengan topik penelitian. Studi pustaka ini bertujuan untuk memperoleh pemahaman yang komprehensif mengenai penerapan model </w:t>
      </w:r>
      <w:r w:rsidRPr="00BF262B">
        <w:rPr>
          <w:i/>
          <w:iCs/>
          <w:sz w:val="22"/>
          <w:szCs w:val="22"/>
        </w:rPr>
        <w:t>Importance–Performance Analysis</w:t>
      </w:r>
      <w:r w:rsidRPr="00BB270B">
        <w:rPr>
          <w:sz w:val="22"/>
          <w:szCs w:val="22"/>
        </w:rPr>
        <w:t xml:space="preserve"> sebagai alat evaluasi kualitas layanan, khususnya pada sektor pendidikan dan administrasi publik.</w:t>
      </w:r>
    </w:p>
    <w:p w14:paraId="670BD200" w14:textId="2CB52F78" w:rsidR="00370DD6" w:rsidRDefault="00BB270B" w:rsidP="00BB270B">
      <w:pPr>
        <w:ind w:firstLine="720"/>
        <w:jc w:val="both"/>
        <w:rPr>
          <w:sz w:val="22"/>
          <w:szCs w:val="22"/>
        </w:rPr>
      </w:pPr>
      <w:r w:rsidRPr="00BB270B">
        <w:rPr>
          <w:sz w:val="22"/>
          <w:szCs w:val="22"/>
        </w:rPr>
        <w:t>Data yang digunakan dalam penelitian ini berupa data sekunder, yang diperoleh dari artikel ilmiah, jurnal nasional dan internasional, prosiding, buku, serta dokumen akademik lainnya yang relevan. Pendekatan ini dipilih karena mampu memberikan gambaran sistematis mengenai tren penelitian, pola penerapan, serta efektivitas model IPA dalam mengevaluasi layanan publik dan pendidikan.</w:t>
      </w:r>
    </w:p>
    <w:p w14:paraId="2EB3D13E" w14:textId="4219F28A" w:rsidR="00370DD6" w:rsidRPr="00370DD6" w:rsidRDefault="00BB270B" w:rsidP="00370DD6">
      <w:pPr>
        <w:ind w:firstLine="720"/>
        <w:jc w:val="both"/>
        <w:rPr>
          <w:sz w:val="22"/>
          <w:szCs w:val="22"/>
        </w:rPr>
      </w:pPr>
      <w:r w:rsidRPr="00BB270B">
        <w:rPr>
          <w:sz w:val="22"/>
          <w:szCs w:val="22"/>
        </w:rPr>
        <w:t>Agar literatur yang dianalisis sesuai dengan fokus penelitian, digunakan kriteria inklusi dan eksklusi sebagai berikut:</w:t>
      </w:r>
    </w:p>
    <w:p w14:paraId="436EFB2F" w14:textId="16B9A405" w:rsidR="00370DD6" w:rsidRPr="00370DD6" w:rsidRDefault="00370DD6" w:rsidP="00370DD6">
      <w:pPr>
        <w:pStyle w:val="ListParagraph"/>
        <w:numPr>
          <w:ilvl w:val="0"/>
          <w:numId w:val="1"/>
        </w:numPr>
        <w:ind w:left="426" w:hanging="426"/>
        <w:jc w:val="both"/>
        <w:rPr>
          <w:sz w:val="22"/>
          <w:szCs w:val="22"/>
        </w:rPr>
      </w:pPr>
      <w:r w:rsidRPr="00370DD6">
        <w:rPr>
          <w:sz w:val="22"/>
          <w:szCs w:val="22"/>
        </w:rPr>
        <w:t>Kriteria Inklusi</w:t>
      </w:r>
    </w:p>
    <w:p w14:paraId="13A714BE" w14:textId="77777777" w:rsidR="00370DD6" w:rsidRPr="00370DD6" w:rsidRDefault="00370DD6" w:rsidP="00370DD6">
      <w:pPr>
        <w:ind w:firstLine="720"/>
        <w:jc w:val="both"/>
        <w:rPr>
          <w:sz w:val="22"/>
          <w:szCs w:val="22"/>
        </w:rPr>
      </w:pPr>
      <w:r w:rsidRPr="00370DD6">
        <w:rPr>
          <w:sz w:val="22"/>
          <w:szCs w:val="22"/>
        </w:rPr>
        <w:t>Artikel yang dipilih dalam penelitian ini harus memenuhi kriteria berikut:</w:t>
      </w:r>
    </w:p>
    <w:p w14:paraId="159F9135" w14:textId="7062F380" w:rsidR="00A13930" w:rsidRPr="00A13930" w:rsidRDefault="00A13930" w:rsidP="00A13930">
      <w:pPr>
        <w:pStyle w:val="ListParagraph"/>
        <w:numPr>
          <w:ilvl w:val="0"/>
          <w:numId w:val="7"/>
        </w:numPr>
        <w:ind w:left="426" w:hanging="426"/>
        <w:jc w:val="both"/>
        <w:rPr>
          <w:sz w:val="22"/>
          <w:szCs w:val="22"/>
        </w:rPr>
      </w:pPr>
      <w:r w:rsidRPr="00A13930">
        <w:rPr>
          <w:sz w:val="22"/>
          <w:szCs w:val="22"/>
        </w:rPr>
        <w:t xml:space="preserve">Artikel membahas model </w:t>
      </w:r>
      <w:r w:rsidRPr="00BF262B">
        <w:rPr>
          <w:i/>
          <w:iCs/>
          <w:sz w:val="22"/>
          <w:szCs w:val="22"/>
        </w:rPr>
        <w:t>Importance–Performance Analysis</w:t>
      </w:r>
      <w:r w:rsidRPr="00A13930">
        <w:rPr>
          <w:sz w:val="22"/>
          <w:szCs w:val="22"/>
        </w:rPr>
        <w:t xml:space="preserve"> (IPA) dalam konteks evaluasi atau analisis kualitas layanan.</w:t>
      </w:r>
    </w:p>
    <w:p w14:paraId="2592654A" w14:textId="77777777" w:rsidR="00A13930" w:rsidRPr="00A13930" w:rsidRDefault="00A13930" w:rsidP="00A13930">
      <w:pPr>
        <w:pStyle w:val="ListParagraph"/>
        <w:numPr>
          <w:ilvl w:val="0"/>
          <w:numId w:val="7"/>
        </w:numPr>
        <w:ind w:left="426" w:hanging="426"/>
        <w:jc w:val="both"/>
        <w:rPr>
          <w:sz w:val="22"/>
          <w:szCs w:val="22"/>
        </w:rPr>
      </w:pPr>
      <w:r w:rsidRPr="00A13930">
        <w:rPr>
          <w:sz w:val="22"/>
          <w:szCs w:val="22"/>
        </w:rPr>
        <w:t>Artikel dipublikasikan dalam jurnal ilmiah nasional terindeks SINTA atau jurnal internasional bereputasi yang terindeks Scopus, Web of Science, atau database akademik lainnya.</w:t>
      </w:r>
    </w:p>
    <w:p w14:paraId="7C4482D9" w14:textId="77777777" w:rsidR="00A13930" w:rsidRPr="00A13930" w:rsidRDefault="00A13930" w:rsidP="00A13930">
      <w:pPr>
        <w:pStyle w:val="ListParagraph"/>
        <w:numPr>
          <w:ilvl w:val="0"/>
          <w:numId w:val="7"/>
        </w:numPr>
        <w:ind w:left="426" w:hanging="426"/>
        <w:jc w:val="both"/>
        <w:rPr>
          <w:sz w:val="22"/>
          <w:szCs w:val="22"/>
        </w:rPr>
      </w:pPr>
      <w:r w:rsidRPr="00A13930">
        <w:rPr>
          <w:sz w:val="22"/>
          <w:szCs w:val="22"/>
        </w:rPr>
        <w:t>Artikel dipublikasikan dalam rentang waktu tertentu, misalnya 10 tahun terakhir agar data tetap relevan.</w:t>
      </w:r>
    </w:p>
    <w:p w14:paraId="6B5CBD29" w14:textId="77777777" w:rsidR="00A13930" w:rsidRPr="00A13930" w:rsidRDefault="00A13930" w:rsidP="00A13930">
      <w:pPr>
        <w:pStyle w:val="ListParagraph"/>
        <w:numPr>
          <w:ilvl w:val="0"/>
          <w:numId w:val="7"/>
        </w:numPr>
        <w:ind w:left="426" w:hanging="426"/>
        <w:jc w:val="both"/>
        <w:rPr>
          <w:sz w:val="22"/>
          <w:szCs w:val="22"/>
        </w:rPr>
      </w:pPr>
      <w:r w:rsidRPr="00A13930">
        <w:rPr>
          <w:sz w:val="22"/>
          <w:szCs w:val="22"/>
        </w:rPr>
        <w:t>Artikel tersedia dalam teks lengkap (</w:t>
      </w:r>
      <w:r w:rsidRPr="0065555B">
        <w:rPr>
          <w:i/>
          <w:iCs/>
          <w:sz w:val="22"/>
          <w:szCs w:val="22"/>
        </w:rPr>
        <w:t>full text</w:t>
      </w:r>
      <w:r w:rsidRPr="00A13930">
        <w:rPr>
          <w:sz w:val="22"/>
          <w:szCs w:val="22"/>
        </w:rPr>
        <w:t>) dan dapat diakses secara legal.</w:t>
      </w:r>
    </w:p>
    <w:p w14:paraId="71C85BCB" w14:textId="2C435DC4" w:rsidR="00370DD6" w:rsidRDefault="00A13930" w:rsidP="00A13930">
      <w:pPr>
        <w:pStyle w:val="ListParagraph"/>
        <w:numPr>
          <w:ilvl w:val="0"/>
          <w:numId w:val="7"/>
        </w:numPr>
        <w:ind w:left="426" w:hanging="426"/>
        <w:jc w:val="both"/>
        <w:rPr>
          <w:sz w:val="22"/>
          <w:szCs w:val="22"/>
        </w:rPr>
      </w:pPr>
      <w:r w:rsidRPr="00A13930">
        <w:rPr>
          <w:sz w:val="22"/>
          <w:szCs w:val="22"/>
        </w:rPr>
        <w:t xml:space="preserve">Artikel ditulis dalam bahasa Indonesia atau bahasa Inggris. </w:t>
      </w:r>
    </w:p>
    <w:p w14:paraId="1DFACB13" w14:textId="127DC7D4" w:rsidR="0095319D" w:rsidRPr="00370DD6" w:rsidRDefault="0095319D" w:rsidP="0095319D">
      <w:pPr>
        <w:pStyle w:val="ListParagraph"/>
        <w:numPr>
          <w:ilvl w:val="0"/>
          <w:numId w:val="1"/>
        </w:numPr>
        <w:ind w:left="426" w:hanging="426"/>
        <w:jc w:val="both"/>
        <w:rPr>
          <w:sz w:val="22"/>
          <w:szCs w:val="22"/>
        </w:rPr>
      </w:pPr>
      <w:r w:rsidRPr="00370DD6">
        <w:rPr>
          <w:sz w:val="22"/>
          <w:szCs w:val="22"/>
        </w:rPr>
        <w:t>Kriteria Eksklusi</w:t>
      </w:r>
    </w:p>
    <w:p w14:paraId="46D9891F" w14:textId="77777777" w:rsidR="00370DD6" w:rsidRDefault="00370DD6" w:rsidP="00370DD6">
      <w:pPr>
        <w:pStyle w:val="ListParagraph"/>
        <w:ind w:left="0" w:firstLine="709"/>
        <w:jc w:val="both"/>
        <w:rPr>
          <w:sz w:val="22"/>
          <w:szCs w:val="22"/>
        </w:rPr>
      </w:pPr>
      <w:r w:rsidRPr="00370DD6">
        <w:rPr>
          <w:sz w:val="22"/>
          <w:szCs w:val="22"/>
        </w:rPr>
        <w:t>Artikel tidak akan digunakan apabila memenuhi salah satu kondisi berikut:</w:t>
      </w:r>
    </w:p>
    <w:p w14:paraId="0DAAF925" w14:textId="77777777" w:rsidR="00A13930" w:rsidRPr="00A13930" w:rsidRDefault="00A13930" w:rsidP="00A13930">
      <w:pPr>
        <w:pStyle w:val="ListParagraph"/>
        <w:numPr>
          <w:ilvl w:val="0"/>
          <w:numId w:val="3"/>
        </w:numPr>
        <w:ind w:left="426" w:hanging="426"/>
        <w:jc w:val="both"/>
        <w:rPr>
          <w:sz w:val="22"/>
          <w:szCs w:val="22"/>
        </w:rPr>
      </w:pPr>
      <w:r w:rsidRPr="00A13930">
        <w:rPr>
          <w:sz w:val="22"/>
          <w:szCs w:val="22"/>
        </w:rPr>
        <w:t>Artikel tidak membahas IPA secara spesifik.</w:t>
      </w:r>
    </w:p>
    <w:p w14:paraId="7324C29A" w14:textId="77777777" w:rsidR="00A13930" w:rsidRPr="00A13930" w:rsidRDefault="00A13930" w:rsidP="00A13930">
      <w:pPr>
        <w:pStyle w:val="ListParagraph"/>
        <w:numPr>
          <w:ilvl w:val="0"/>
          <w:numId w:val="3"/>
        </w:numPr>
        <w:ind w:left="426" w:hanging="426"/>
        <w:jc w:val="both"/>
        <w:rPr>
          <w:sz w:val="22"/>
          <w:szCs w:val="22"/>
        </w:rPr>
      </w:pPr>
      <w:r w:rsidRPr="00A13930">
        <w:rPr>
          <w:sz w:val="22"/>
          <w:szCs w:val="22"/>
        </w:rPr>
        <w:t>Artikel hanya berupa abstrak, editorial, atau opini tanpa data empiris maupun pembahasan teoritis yang memadai.</w:t>
      </w:r>
    </w:p>
    <w:p w14:paraId="644A76B1" w14:textId="77777777" w:rsidR="00A13930" w:rsidRPr="00A13930" w:rsidRDefault="00A13930" w:rsidP="00A13930">
      <w:pPr>
        <w:pStyle w:val="ListParagraph"/>
        <w:numPr>
          <w:ilvl w:val="0"/>
          <w:numId w:val="3"/>
        </w:numPr>
        <w:ind w:left="426" w:hanging="426"/>
        <w:jc w:val="both"/>
        <w:rPr>
          <w:sz w:val="22"/>
          <w:szCs w:val="22"/>
        </w:rPr>
      </w:pPr>
      <w:r w:rsidRPr="00A13930">
        <w:rPr>
          <w:sz w:val="22"/>
          <w:szCs w:val="22"/>
        </w:rPr>
        <w:t>Artikel duplikat yang ditemukan pada lebih dari satu database.</w:t>
      </w:r>
    </w:p>
    <w:p w14:paraId="17B861F5" w14:textId="77777777" w:rsidR="00A13930" w:rsidRPr="00A13930" w:rsidRDefault="00A13930" w:rsidP="00A13930">
      <w:pPr>
        <w:pStyle w:val="ListParagraph"/>
        <w:numPr>
          <w:ilvl w:val="0"/>
          <w:numId w:val="3"/>
        </w:numPr>
        <w:ind w:left="426" w:hanging="426"/>
        <w:jc w:val="both"/>
        <w:rPr>
          <w:sz w:val="22"/>
          <w:szCs w:val="22"/>
        </w:rPr>
      </w:pPr>
      <w:r w:rsidRPr="00A13930">
        <w:rPr>
          <w:sz w:val="22"/>
          <w:szCs w:val="22"/>
        </w:rPr>
        <w:t>Artikel tidak memiliki akses penuh (</w:t>
      </w:r>
      <w:r w:rsidRPr="0065555B">
        <w:rPr>
          <w:i/>
          <w:iCs/>
          <w:sz w:val="22"/>
          <w:szCs w:val="22"/>
        </w:rPr>
        <w:t>full text unavailable</w:t>
      </w:r>
      <w:r w:rsidRPr="00A13930">
        <w:rPr>
          <w:sz w:val="22"/>
          <w:szCs w:val="22"/>
        </w:rPr>
        <w:t>).</w:t>
      </w:r>
    </w:p>
    <w:p w14:paraId="1E27AE0F" w14:textId="1792BEEF" w:rsidR="00370DD6" w:rsidRPr="00370DD6" w:rsidRDefault="00A13930" w:rsidP="00A13930">
      <w:pPr>
        <w:pStyle w:val="ListParagraph"/>
        <w:numPr>
          <w:ilvl w:val="0"/>
          <w:numId w:val="3"/>
        </w:numPr>
        <w:ind w:left="426" w:hanging="426"/>
        <w:jc w:val="both"/>
        <w:rPr>
          <w:sz w:val="22"/>
          <w:szCs w:val="22"/>
        </w:rPr>
      </w:pPr>
      <w:r w:rsidRPr="00A13930">
        <w:rPr>
          <w:sz w:val="22"/>
          <w:szCs w:val="22"/>
        </w:rPr>
        <w:t>Artikel di luar konteks kualitas layanan.</w:t>
      </w:r>
    </w:p>
    <w:p w14:paraId="734D27E0" w14:textId="77777777" w:rsidR="00370DD6" w:rsidRPr="00370DD6" w:rsidRDefault="00370DD6" w:rsidP="00370DD6">
      <w:pPr>
        <w:ind w:firstLine="720"/>
        <w:jc w:val="both"/>
        <w:rPr>
          <w:sz w:val="22"/>
          <w:szCs w:val="22"/>
        </w:rPr>
      </w:pPr>
      <w:r w:rsidRPr="00370DD6">
        <w:rPr>
          <w:sz w:val="22"/>
          <w:szCs w:val="22"/>
        </w:rPr>
        <w:t>Proses pencarian literatur dilakukan melalui beberapa database akademik untuk memperoleh sumber yang relevan dan berkualitas. Database yang digunakan antara lain:</w:t>
      </w:r>
    </w:p>
    <w:p w14:paraId="71FF9F94" w14:textId="599ABE4C" w:rsidR="00370DD6" w:rsidRPr="00370DD6" w:rsidRDefault="00370DD6" w:rsidP="00370DD6">
      <w:pPr>
        <w:pStyle w:val="ListParagraph"/>
        <w:numPr>
          <w:ilvl w:val="0"/>
          <w:numId w:val="4"/>
        </w:numPr>
        <w:ind w:left="426" w:hanging="426"/>
        <w:jc w:val="both"/>
        <w:rPr>
          <w:sz w:val="22"/>
          <w:szCs w:val="22"/>
        </w:rPr>
      </w:pPr>
      <w:r w:rsidRPr="00370DD6">
        <w:rPr>
          <w:sz w:val="22"/>
          <w:szCs w:val="22"/>
        </w:rPr>
        <w:t>Google Scholar</w:t>
      </w:r>
    </w:p>
    <w:p w14:paraId="7699DD7C" w14:textId="77777777" w:rsidR="00370DD6" w:rsidRPr="00370DD6" w:rsidRDefault="00370DD6" w:rsidP="00370DD6">
      <w:pPr>
        <w:ind w:firstLine="426"/>
        <w:jc w:val="both"/>
        <w:rPr>
          <w:sz w:val="22"/>
          <w:szCs w:val="22"/>
        </w:rPr>
      </w:pPr>
      <w:r w:rsidRPr="00370DD6">
        <w:rPr>
          <w:sz w:val="22"/>
          <w:szCs w:val="22"/>
        </w:rPr>
        <w:t>Digunakan untuk menjangkau artikel nasional maupun internasional secara luas.</w:t>
      </w:r>
    </w:p>
    <w:p w14:paraId="3CA0857D" w14:textId="1F763F23" w:rsidR="00370DD6" w:rsidRPr="00370DD6" w:rsidRDefault="00370DD6" w:rsidP="00370DD6">
      <w:pPr>
        <w:pStyle w:val="ListParagraph"/>
        <w:numPr>
          <w:ilvl w:val="0"/>
          <w:numId w:val="4"/>
        </w:numPr>
        <w:ind w:left="426" w:hanging="426"/>
        <w:jc w:val="both"/>
        <w:rPr>
          <w:sz w:val="22"/>
          <w:szCs w:val="22"/>
        </w:rPr>
      </w:pPr>
      <w:r w:rsidRPr="00370DD6">
        <w:rPr>
          <w:sz w:val="22"/>
          <w:szCs w:val="22"/>
        </w:rPr>
        <w:t>ScienceDirect</w:t>
      </w:r>
    </w:p>
    <w:p w14:paraId="752DCF51" w14:textId="0DDCD22A" w:rsidR="00370DD6" w:rsidRPr="00370DD6" w:rsidRDefault="00A13930" w:rsidP="00BB270B">
      <w:pPr>
        <w:ind w:firstLine="426"/>
        <w:jc w:val="both"/>
        <w:rPr>
          <w:sz w:val="22"/>
          <w:szCs w:val="22"/>
        </w:rPr>
      </w:pPr>
      <w:r>
        <w:rPr>
          <w:sz w:val="22"/>
          <w:szCs w:val="22"/>
        </w:rPr>
        <w:t>Digunakan u</w:t>
      </w:r>
      <w:r w:rsidR="00BB270B" w:rsidRPr="00BB270B">
        <w:rPr>
          <w:sz w:val="22"/>
          <w:szCs w:val="22"/>
        </w:rPr>
        <w:t xml:space="preserve">ntuk </w:t>
      </w:r>
      <w:r>
        <w:rPr>
          <w:sz w:val="22"/>
          <w:szCs w:val="22"/>
        </w:rPr>
        <w:t xml:space="preserve">mengakses </w:t>
      </w:r>
      <w:r w:rsidR="00BB270B" w:rsidRPr="00BB270B">
        <w:rPr>
          <w:sz w:val="22"/>
          <w:szCs w:val="22"/>
        </w:rPr>
        <w:t>jurnal internasional.</w:t>
      </w:r>
    </w:p>
    <w:p w14:paraId="79775E7E" w14:textId="74597D46" w:rsidR="00370DD6" w:rsidRPr="00A13930" w:rsidRDefault="00370DD6" w:rsidP="00A13930">
      <w:pPr>
        <w:pStyle w:val="ListParagraph"/>
        <w:numPr>
          <w:ilvl w:val="0"/>
          <w:numId w:val="4"/>
        </w:numPr>
        <w:ind w:left="426" w:hanging="426"/>
        <w:jc w:val="both"/>
        <w:rPr>
          <w:sz w:val="22"/>
          <w:szCs w:val="22"/>
        </w:rPr>
      </w:pPr>
      <w:r w:rsidRPr="00A13930">
        <w:rPr>
          <w:sz w:val="22"/>
          <w:szCs w:val="22"/>
        </w:rPr>
        <w:t>Garuda atau jurnal terindeks SINTA</w:t>
      </w:r>
    </w:p>
    <w:p w14:paraId="73710294" w14:textId="77777777" w:rsidR="00370DD6" w:rsidRPr="00370DD6" w:rsidRDefault="00370DD6" w:rsidP="00A13930">
      <w:pPr>
        <w:ind w:firstLine="426"/>
        <w:jc w:val="both"/>
        <w:rPr>
          <w:sz w:val="22"/>
          <w:szCs w:val="22"/>
        </w:rPr>
      </w:pPr>
      <w:r w:rsidRPr="00370DD6">
        <w:rPr>
          <w:sz w:val="22"/>
          <w:szCs w:val="22"/>
        </w:rPr>
        <w:t>Digunakan untuk memperoleh artikel nasional terakreditasi.</w:t>
      </w:r>
    </w:p>
    <w:p w14:paraId="517CDCE1" w14:textId="77777777" w:rsidR="00370DD6" w:rsidRPr="00370DD6" w:rsidRDefault="00370DD6" w:rsidP="00A13930">
      <w:pPr>
        <w:ind w:firstLine="709"/>
        <w:jc w:val="both"/>
        <w:rPr>
          <w:sz w:val="22"/>
          <w:szCs w:val="22"/>
        </w:rPr>
      </w:pPr>
      <w:r w:rsidRPr="00370DD6">
        <w:rPr>
          <w:sz w:val="22"/>
          <w:szCs w:val="22"/>
        </w:rPr>
        <w:t>Kata kunci pencarian yang digunakan antara lain:</w:t>
      </w:r>
    </w:p>
    <w:p w14:paraId="3301E3F9" w14:textId="77777777" w:rsidR="00A13930" w:rsidRDefault="00370DD6" w:rsidP="00A13930">
      <w:pPr>
        <w:pStyle w:val="ListParagraph"/>
        <w:numPr>
          <w:ilvl w:val="0"/>
          <w:numId w:val="5"/>
        </w:numPr>
        <w:ind w:left="426" w:hanging="426"/>
        <w:jc w:val="both"/>
        <w:rPr>
          <w:sz w:val="22"/>
          <w:szCs w:val="22"/>
        </w:rPr>
      </w:pPr>
      <w:r w:rsidRPr="00A13930">
        <w:rPr>
          <w:sz w:val="22"/>
          <w:szCs w:val="22"/>
        </w:rPr>
        <w:t>“</w:t>
      </w:r>
      <w:r w:rsidRPr="00BF262B">
        <w:rPr>
          <w:i/>
          <w:iCs/>
          <w:sz w:val="22"/>
          <w:szCs w:val="22"/>
        </w:rPr>
        <w:t>Importance–Performance Analysis</w:t>
      </w:r>
      <w:r w:rsidRPr="00A13930">
        <w:rPr>
          <w:sz w:val="22"/>
          <w:szCs w:val="22"/>
        </w:rPr>
        <w:t>”</w:t>
      </w:r>
    </w:p>
    <w:p w14:paraId="113061CD" w14:textId="77777777" w:rsidR="00A13930" w:rsidRDefault="00370DD6" w:rsidP="00A13930">
      <w:pPr>
        <w:pStyle w:val="ListParagraph"/>
        <w:numPr>
          <w:ilvl w:val="0"/>
          <w:numId w:val="5"/>
        </w:numPr>
        <w:ind w:left="426" w:hanging="426"/>
        <w:jc w:val="both"/>
        <w:rPr>
          <w:sz w:val="22"/>
          <w:szCs w:val="22"/>
        </w:rPr>
      </w:pPr>
      <w:r w:rsidRPr="00A13930">
        <w:rPr>
          <w:sz w:val="22"/>
          <w:szCs w:val="22"/>
        </w:rPr>
        <w:t>“IPA service quality”</w:t>
      </w:r>
    </w:p>
    <w:p w14:paraId="77B4D242" w14:textId="77777777" w:rsidR="00A13930" w:rsidRDefault="00370DD6" w:rsidP="00A13930">
      <w:pPr>
        <w:pStyle w:val="ListParagraph"/>
        <w:numPr>
          <w:ilvl w:val="0"/>
          <w:numId w:val="5"/>
        </w:numPr>
        <w:ind w:left="426" w:hanging="426"/>
        <w:jc w:val="both"/>
        <w:rPr>
          <w:sz w:val="22"/>
          <w:szCs w:val="22"/>
        </w:rPr>
      </w:pPr>
      <w:r w:rsidRPr="00A13930">
        <w:rPr>
          <w:sz w:val="22"/>
          <w:szCs w:val="22"/>
        </w:rPr>
        <w:t>“</w:t>
      </w:r>
      <w:r w:rsidRPr="00BF262B">
        <w:rPr>
          <w:i/>
          <w:iCs/>
          <w:sz w:val="22"/>
          <w:szCs w:val="22"/>
        </w:rPr>
        <w:t>Importance–Performance Analysis in service quality</w:t>
      </w:r>
      <w:r w:rsidRPr="00A13930">
        <w:rPr>
          <w:sz w:val="22"/>
          <w:szCs w:val="22"/>
        </w:rPr>
        <w:t>”</w:t>
      </w:r>
    </w:p>
    <w:p w14:paraId="50A55D8B" w14:textId="77777777" w:rsidR="00A13930" w:rsidRDefault="00370DD6" w:rsidP="00A13930">
      <w:pPr>
        <w:pStyle w:val="ListParagraph"/>
        <w:numPr>
          <w:ilvl w:val="0"/>
          <w:numId w:val="5"/>
        </w:numPr>
        <w:ind w:left="426" w:hanging="426"/>
        <w:jc w:val="both"/>
        <w:rPr>
          <w:sz w:val="22"/>
          <w:szCs w:val="22"/>
        </w:rPr>
      </w:pPr>
      <w:r w:rsidRPr="00A13930">
        <w:rPr>
          <w:sz w:val="22"/>
          <w:szCs w:val="22"/>
        </w:rPr>
        <w:t>“Analisis kualitas layanan dengan IPA”</w:t>
      </w:r>
    </w:p>
    <w:p w14:paraId="566AFED0" w14:textId="56608A45" w:rsidR="00370DD6" w:rsidRPr="00A13930" w:rsidRDefault="00370DD6" w:rsidP="00A13930">
      <w:pPr>
        <w:pStyle w:val="ListParagraph"/>
        <w:numPr>
          <w:ilvl w:val="0"/>
          <w:numId w:val="5"/>
        </w:numPr>
        <w:ind w:left="426" w:hanging="426"/>
        <w:jc w:val="both"/>
        <w:rPr>
          <w:sz w:val="22"/>
          <w:szCs w:val="22"/>
        </w:rPr>
      </w:pPr>
      <w:r w:rsidRPr="00A13930">
        <w:rPr>
          <w:sz w:val="22"/>
          <w:szCs w:val="22"/>
        </w:rPr>
        <w:t>“</w:t>
      </w:r>
      <w:r w:rsidRPr="00BF262B">
        <w:rPr>
          <w:i/>
          <w:iCs/>
          <w:sz w:val="22"/>
          <w:szCs w:val="22"/>
        </w:rPr>
        <w:t>Importance–Performance Analysis</w:t>
      </w:r>
      <w:r w:rsidRPr="00A13930">
        <w:rPr>
          <w:sz w:val="22"/>
          <w:szCs w:val="22"/>
        </w:rPr>
        <w:t xml:space="preserve"> dan SERVQUAL”</w:t>
      </w:r>
    </w:p>
    <w:p w14:paraId="5EC98448" w14:textId="77777777" w:rsidR="00370DD6" w:rsidRPr="00370DD6" w:rsidRDefault="00370DD6" w:rsidP="00370DD6">
      <w:pPr>
        <w:ind w:firstLine="720"/>
        <w:jc w:val="both"/>
        <w:rPr>
          <w:sz w:val="22"/>
          <w:szCs w:val="22"/>
        </w:rPr>
      </w:pPr>
      <w:r w:rsidRPr="00370DD6">
        <w:rPr>
          <w:sz w:val="22"/>
          <w:szCs w:val="22"/>
        </w:rPr>
        <w:t>Teknik analisis data yang digunakan dalam penelitian ini adalah analisis deskriptif kualitatif. Tahapan analisis dilakukan sebagai berikut:</w:t>
      </w:r>
    </w:p>
    <w:p w14:paraId="73E4BA3C" w14:textId="39E2AC5F" w:rsidR="00370DD6" w:rsidRPr="00A13930" w:rsidRDefault="00370DD6" w:rsidP="00A13930">
      <w:pPr>
        <w:pStyle w:val="ListParagraph"/>
        <w:numPr>
          <w:ilvl w:val="0"/>
          <w:numId w:val="6"/>
        </w:numPr>
        <w:ind w:left="426" w:hanging="426"/>
        <w:jc w:val="both"/>
        <w:rPr>
          <w:sz w:val="22"/>
          <w:szCs w:val="22"/>
        </w:rPr>
      </w:pPr>
      <w:r w:rsidRPr="00A13930">
        <w:rPr>
          <w:sz w:val="22"/>
          <w:szCs w:val="22"/>
        </w:rPr>
        <w:t>Identifikasi Literatur</w:t>
      </w:r>
    </w:p>
    <w:p w14:paraId="0482C98D" w14:textId="77845240" w:rsidR="00095C73" w:rsidRDefault="00370DD6" w:rsidP="0065555B">
      <w:pPr>
        <w:ind w:firstLine="720"/>
        <w:jc w:val="both"/>
        <w:rPr>
          <w:sz w:val="22"/>
          <w:szCs w:val="22"/>
        </w:rPr>
      </w:pPr>
      <w:r w:rsidRPr="00370DD6">
        <w:rPr>
          <w:sz w:val="22"/>
          <w:szCs w:val="22"/>
        </w:rPr>
        <w:t>Mengumpulkan artikel dari berbagai database berdasarkan kata kunci yang telah ditentukan.</w:t>
      </w:r>
    </w:p>
    <w:p w14:paraId="5827E72F" w14:textId="77777777" w:rsidR="0095319D" w:rsidRPr="00370DD6" w:rsidRDefault="0095319D" w:rsidP="0065555B">
      <w:pPr>
        <w:ind w:firstLine="720"/>
        <w:jc w:val="both"/>
        <w:rPr>
          <w:sz w:val="22"/>
          <w:szCs w:val="22"/>
        </w:rPr>
      </w:pPr>
    </w:p>
    <w:p w14:paraId="567B2F32" w14:textId="1EB93B21" w:rsidR="00370DD6" w:rsidRPr="00A13930" w:rsidRDefault="00370DD6" w:rsidP="00A13930">
      <w:pPr>
        <w:pStyle w:val="ListParagraph"/>
        <w:numPr>
          <w:ilvl w:val="0"/>
          <w:numId w:val="6"/>
        </w:numPr>
        <w:ind w:left="426" w:hanging="426"/>
        <w:jc w:val="both"/>
        <w:rPr>
          <w:sz w:val="22"/>
          <w:szCs w:val="22"/>
        </w:rPr>
      </w:pPr>
      <w:r w:rsidRPr="00A13930">
        <w:rPr>
          <w:sz w:val="22"/>
          <w:szCs w:val="22"/>
        </w:rPr>
        <w:lastRenderedPageBreak/>
        <w:t>Seleksi Literatur</w:t>
      </w:r>
    </w:p>
    <w:p w14:paraId="4ECE781D" w14:textId="77777777" w:rsidR="00370DD6" w:rsidRPr="00370DD6" w:rsidRDefault="00370DD6" w:rsidP="00370DD6">
      <w:pPr>
        <w:ind w:firstLine="720"/>
        <w:jc w:val="both"/>
        <w:rPr>
          <w:sz w:val="22"/>
          <w:szCs w:val="22"/>
        </w:rPr>
      </w:pPr>
      <w:r w:rsidRPr="00370DD6">
        <w:rPr>
          <w:sz w:val="22"/>
          <w:szCs w:val="22"/>
        </w:rPr>
        <w:t>Menyaring artikel berdasarkan kriteria inklusi dan eksklusi.</w:t>
      </w:r>
    </w:p>
    <w:p w14:paraId="61E2E067" w14:textId="6BE8A505" w:rsidR="00370DD6" w:rsidRPr="00A13930" w:rsidRDefault="00370DD6" w:rsidP="00A13930">
      <w:pPr>
        <w:pStyle w:val="ListParagraph"/>
        <w:numPr>
          <w:ilvl w:val="0"/>
          <w:numId w:val="6"/>
        </w:numPr>
        <w:ind w:left="426" w:hanging="426"/>
        <w:jc w:val="both"/>
        <w:rPr>
          <w:sz w:val="22"/>
          <w:szCs w:val="22"/>
        </w:rPr>
      </w:pPr>
      <w:r w:rsidRPr="00A13930">
        <w:rPr>
          <w:sz w:val="22"/>
          <w:szCs w:val="22"/>
        </w:rPr>
        <w:t>Klasifikasi Literatur</w:t>
      </w:r>
    </w:p>
    <w:p w14:paraId="57C7B086" w14:textId="77777777" w:rsidR="00370DD6" w:rsidRPr="00370DD6" w:rsidRDefault="00370DD6" w:rsidP="00370DD6">
      <w:pPr>
        <w:ind w:firstLine="720"/>
        <w:jc w:val="both"/>
        <w:rPr>
          <w:sz w:val="22"/>
          <w:szCs w:val="22"/>
        </w:rPr>
      </w:pPr>
      <w:r w:rsidRPr="00370DD6">
        <w:rPr>
          <w:sz w:val="22"/>
          <w:szCs w:val="22"/>
        </w:rPr>
        <w:t>Mengelompokkan artikel berdasarkan sektor layanan, metode penelitian, variabel yang digunakan, dan hasil penelitian.</w:t>
      </w:r>
    </w:p>
    <w:p w14:paraId="22CBEE1B" w14:textId="75F1666A" w:rsidR="00370DD6" w:rsidRPr="00A13930" w:rsidRDefault="00370DD6" w:rsidP="00A13930">
      <w:pPr>
        <w:pStyle w:val="ListParagraph"/>
        <w:numPr>
          <w:ilvl w:val="0"/>
          <w:numId w:val="6"/>
        </w:numPr>
        <w:ind w:left="426" w:hanging="426"/>
        <w:jc w:val="both"/>
        <w:rPr>
          <w:sz w:val="22"/>
          <w:szCs w:val="22"/>
        </w:rPr>
      </w:pPr>
      <w:r w:rsidRPr="00A13930">
        <w:rPr>
          <w:sz w:val="22"/>
          <w:szCs w:val="22"/>
        </w:rPr>
        <w:t>Analisis dan Sintesis</w:t>
      </w:r>
    </w:p>
    <w:p w14:paraId="047A4B18" w14:textId="77777777" w:rsidR="00370DD6" w:rsidRPr="00370DD6" w:rsidRDefault="00370DD6" w:rsidP="00370DD6">
      <w:pPr>
        <w:ind w:firstLine="720"/>
        <w:jc w:val="both"/>
        <w:rPr>
          <w:sz w:val="22"/>
          <w:szCs w:val="22"/>
        </w:rPr>
      </w:pPr>
      <w:r w:rsidRPr="00370DD6">
        <w:rPr>
          <w:sz w:val="22"/>
          <w:szCs w:val="22"/>
        </w:rPr>
        <w:t>Menganalisis isi artikel untuk menemukan pola, tren penelitian, kelebihan, kekurangan, serta peluang pengembangan model IPA.</w:t>
      </w:r>
    </w:p>
    <w:p w14:paraId="629F7D8E" w14:textId="1D41C550" w:rsidR="00370DD6" w:rsidRPr="00A13930" w:rsidRDefault="00370DD6" w:rsidP="00A13930">
      <w:pPr>
        <w:pStyle w:val="ListParagraph"/>
        <w:numPr>
          <w:ilvl w:val="0"/>
          <w:numId w:val="6"/>
        </w:numPr>
        <w:ind w:left="426" w:hanging="426"/>
        <w:jc w:val="both"/>
        <w:rPr>
          <w:sz w:val="22"/>
          <w:szCs w:val="22"/>
        </w:rPr>
      </w:pPr>
      <w:r w:rsidRPr="00A13930">
        <w:rPr>
          <w:sz w:val="22"/>
          <w:szCs w:val="22"/>
        </w:rPr>
        <w:t>Penarikan Kesimpulan</w:t>
      </w:r>
    </w:p>
    <w:p w14:paraId="1BA0A660" w14:textId="77777777" w:rsidR="00370DD6" w:rsidRPr="00370DD6" w:rsidRDefault="00370DD6" w:rsidP="00370DD6">
      <w:pPr>
        <w:ind w:firstLine="720"/>
        <w:jc w:val="both"/>
        <w:rPr>
          <w:sz w:val="22"/>
          <w:szCs w:val="22"/>
        </w:rPr>
      </w:pPr>
      <w:r w:rsidRPr="00370DD6">
        <w:rPr>
          <w:sz w:val="22"/>
          <w:szCs w:val="22"/>
        </w:rPr>
        <w:t>Menyusun simpulan berdasarkan hasil sintesis literatur untuk menjawab tujuan penelitian.</w:t>
      </w:r>
    </w:p>
    <w:p w14:paraId="2B3B7AB6" w14:textId="7D1B7907" w:rsidR="00B5423E" w:rsidRDefault="00370DD6" w:rsidP="00370DD6">
      <w:pPr>
        <w:ind w:firstLine="720"/>
        <w:jc w:val="both"/>
        <w:rPr>
          <w:b/>
          <w:sz w:val="22"/>
          <w:szCs w:val="22"/>
        </w:rPr>
      </w:pPr>
      <w:r w:rsidRPr="00370DD6">
        <w:rPr>
          <w:sz w:val="22"/>
          <w:szCs w:val="22"/>
        </w:rPr>
        <w:t>Metode ini diharapkan mampu menghasilkan kajian yang sistematis, objektif, dan komprehensif mengenai penggunaan model IPA sebagai alat evaluasi kualitas layanan.</w:t>
      </w:r>
      <w:r>
        <w:rPr>
          <w:sz w:val="22"/>
          <w:szCs w:val="22"/>
        </w:rPr>
        <w:t xml:space="preserve"> </w:t>
      </w:r>
    </w:p>
    <w:p w14:paraId="23DF68BF" w14:textId="77777777" w:rsidR="00B5423E" w:rsidRDefault="00B5423E">
      <w:pPr>
        <w:ind w:firstLine="720"/>
        <w:jc w:val="both"/>
        <w:rPr>
          <w:sz w:val="22"/>
          <w:szCs w:val="22"/>
        </w:rPr>
      </w:pPr>
    </w:p>
    <w:p w14:paraId="4CC21C96" w14:textId="77777777" w:rsidR="00B5423E" w:rsidRDefault="00000000">
      <w:pPr>
        <w:spacing w:after="120"/>
        <w:rPr>
          <w:b/>
        </w:rPr>
      </w:pPr>
      <w:r>
        <w:rPr>
          <w:b/>
        </w:rPr>
        <w:t>HASIL DAN PEMBAHASAN</w:t>
      </w:r>
    </w:p>
    <w:p w14:paraId="7A773579" w14:textId="77777777" w:rsidR="0084411C" w:rsidRPr="0084411C" w:rsidRDefault="0084411C" w:rsidP="0084411C">
      <w:pPr>
        <w:jc w:val="both"/>
        <w:rPr>
          <w:b/>
          <w:bCs/>
          <w:sz w:val="22"/>
          <w:szCs w:val="22"/>
        </w:rPr>
      </w:pPr>
      <w:r w:rsidRPr="0084411C">
        <w:rPr>
          <w:b/>
          <w:bCs/>
          <w:sz w:val="22"/>
          <w:szCs w:val="22"/>
        </w:rPr>
        <w:t xml:space="preserve">Tren Penggunaan </w:t>
      </w:r>
      <w:r w:rsidRPr="003E47F3">
        <w:rPr>
          <w:b/>
          <w:bCs/>
          <w:i/>
          <w:iCs/>
          <w:sz w:val="22"/>
          <w:szCs w:val="22"/>
        </w:rPr>
        <w:t>Importance–Performance Analysis</w:t>
      </w:r>
      <w:r w:rsidRPr="0084411C">
        <w:rPr>
          <w:b/>
          <w:bCs/>
          <w:sz w:val="22"/>
          <w:szCs w:val="22"/>
        </w:rPr>
        <w:t xml:space="preserve"> (IPA) dalam Penelitian Kualitas Layanan</w:t>
      </w:r>
    </w:p>
    <w:p w14:paraId="4DCF7EFB" w14:textId="24B45ED4" w:rsidR="00B5423E" w:rsidRDefault="0084411C" w:rsidP="0084411C">
      <w:pPr>
        <w:ind w:firstLine="720"/>
        <w:jc w:val="both"/>
        <w:rPr>
          <w:sz w:val="22"/>
          <w:szCs w:val="22"/>
        </w:rPr>
      </w:pPr>
      <w:r w:rsidRPr="0084411C">
        <w:rPr>
          <w:sz w:val="22"/>
          <w:szCs w:val="22"/>
        </w:rPr>
        <w:t xml:space="preserve">Berdasarkan hasil kajian literatur, model </w:t>
      </w:r>
      <w:r w:rsidRPr="00BF262B">
        <w:rPr>
          <w:i/>
          <w:iCs/>
          <w:sz w:val="22"/>
          <w:szCs w:val="22"/>
        </w:rPr>
        <w:t>Importance–Performance Analysis</w:t>
      </w:r>
      <w:r w:rsidRPr="0084411C">
        <w:rPr>
          <w:sz w:val="22"/>
          <w:szCs w:val="22"/>
        </w:rPr>
        <w:t xml:space="preserve"> menunjukkan tren penggunaan yang terus meningkat dalam penelitian kualitas layanan. Peningkatan ini terjadi karena IPA dinilai sebagai metode yang sederhana, aplikatif, dan mampu memberikan visualisasi yang jelas mengenai atribut layanan yang harus diprioritaskan untuk diperbaiki. Sejak diperkenalkan oleh John A. Martilla dan John C. James pada tahun 1977, IPA berkembang dari alat analisis pemasaran menjadi metode evaluasi yang digunakan secara luas di berbagai bidang layanan, seperti pendidikan, kesehatan, pariwisata, perbankan, transportasi, hingga layanan digital</w:t>
      </w:r>
      <w:r>
        <w:rPr>
          <w:sz w:val="22"/>
          <w:szCs w:val="22"/>
        </w:rPr>
        <w:t xml:space="preserve"> </w:t>
      </w:r>
      <w:r>
        <w:rPr>
          <w:sz w:val="22"/>
          <w:szCs w:val="22"/>
        </w:rPr>
        <w:fldChar w:fldCharType="begin"/>
      </w:r>
      <w:r>
        <w:rPr>
          <w:sz w:val="22"/>
          <w:szCs w:val="22"/>
        </w:rPr>
        <w:instrText xml:space="preserve"> ADDIN ZOTERO_ITEM CSL_CITATION {"citationID":"rWKvuKtA","properties":{"formattedCitation":"(Mount, 1997)","plainCitation":"(Mount, 1997)","noteIndex":0},"citationItems":[{"id":1406,"uris":["http://zotero.org/users/9201054/items/T7EAKQQ5"],"itemData":{"id":1406,"type":"article-journal","abstract":"The ability to identify critical operating issues has been a challenge for service organizations. Many approaches have utilized the combination of importance and performance scores. These approaches typically involve a direct question on the importance of, and performance on, various service attributes. The results are then separated into various classifications. There has been some debate about whether consumers can accurately indicate what is important in their evaluation of a service organization. Research in this area suggests using correlation or regression to identify relative importance of attributes. This research introduces the concept of relative importance to the traditional importance-performance analysis. Importance- performance classifications using both methods are discussed.","container-title":"Journal of Hospitality &amp; Tourism Research","DOI":"10.1177/109634809702100209","ISSN":"1096-3480","issue":"2","language":"EN","page":"111-119","publisher":"SAGE Publications Inc","source":"SAGE Journals","title":"Introducing the Relativity To Traditional Importance-Performance Analysis","volume":"21","author":[{"family":"Mount","given":"Daniel J."}],"issued":{"date-parts":[["1997",2,1]]}}}],"schema":"https://github.com/citation-style-language/schema/raw/master/csl-citation.json"} </w:instrText>
      </w:r>
      <w:r>
        <w:rPr>
          <w:sz w:val="22"/>
          <w:szCs w:val="22"/>
        </w:rPr>
        <w:fldChar w:fldCharType="separate"/>
      </w:r>
      <w:r>
        <w:rPr>
          <w:noProof/>
          <w:sz w:val="22"/>
          <w:szCs w:val="22"/>
        </w:rPr>
        <w:t>(Mount, 1997)</w:t>
      </w:r>
      <w:r>
        <w:rPr>
          <w:sz w:val="22"/>
          <w:szCs w:val="22"/>
        </w:rPr>
        <w:fldChar w:fldCharType="end"/>
      </w:r>
      <w:r w:rsidRPr="0084411C">
        <w:rPr>
          <w:sz w:val="22"/>
          <w:szCs w:val="22"/>
        </w:rPr>
        <w:t>.</w:t>
      </w:r>
      <w:r>
        <w:rPr>
          <w:sz w:val="22"/>
          <w:szCs w:val="22"/>
        </w:rPr>
        <w:t xml:space="preserve"> </w:t>
      </w:r>
    </w:p>
    <w:p w14:paraId="2C4750E1" w14:textId="3C5F11A4" w:rsidR="00B5423E" w:rsidRDefault="0084411C">
      <w:pPr>
        <w:ind w:firstLine="720"/>
        <w:jc w:val="both"/>
        <w:rPr>
          <w:sz w:val="22"/>
          <w:szCs w:val="22"/>
        </w:rPr>
      </w:pPr>
      <w:r w:rsidRPr="0084411C">
        <w:rPr>
          <w:sz w:val="22"/>
          <w:szCs w:val="22"/>
        </w:rPr>
        <w:t>Perkembangan penggunaan IPA juga dipengaruhi oleh perubahan kebutuhan organisasi terhadap evaluasi layanan yang cepat dan berbasis data. Dalam era persaingan yang semakin kompetitif, organisasi membutuhkan alat yang tidak hanya mampu mengukur kualitas layanan, tetapi juga menunjukkan prioritas perbaikan secara langsung. IPA menjawab kebutuhan tersebut melalui pemetaan dua dimensi utama, yaitu tingkat kepentingan (</w:t>
      </w:r>
      <w:r w:rsidRPr="00BF262B">
        <w:rPr>
          <w:i/>
          <w:iCs/>
          <w:sz w:val="22"/>
          <w:szCs w:val="22"/>
        </w:rPr>
        <w:t>importance</w:t>
      </w:r>
      <w:r w:rsidRPr="0084411C">
        <w:rPr>
          <w:sz w:val="22"/>
          <w:szCs w:val="22"/>
        </w:rPr>
        <w:t>) dan tingkat kinerja (</w:t>
      </w:r>
      <w:r w:rsidRPr="00BF262B">
        <w:rPr>
          <w:i/>
          <w:iCs/>
          <w:sz w:val="22"/>
          <w:szCs w:val="22"/>
        </w:rPr>
        <w:t>performance</w:t>
      </w:r>
      <w:r w:rsidRPr="0084411C">
        <w:rPr>
          <w:sz w:val="22"/>
          <w:szCs w:val="22"/>
        </w:rPr>
        <w:t>), ke dalam empat kuadran analisis. Dengan pendekatan ini, organisasi dapat lebih mudah menyusun strategi peningkatan layanan secara efektif dan efisien</w:t>
      </w:r>
      <w:r>
        <w:rPr>
          <w:sz w:val="22"/>
          <w:szCs w:val="22"/>
        </w:rPr>
        <w:t xml:space="preserve"> </w:t>
      </w:r>
      <w:r>
        <w:rPr>
          <w:sz w:val="22"/>
          <w:szCs w:val="22"/>
        </w:rPr>
        <w:fldChar w:fldCharType="begin"/>
      </w:r>
      <w:r>
        <w:rPr>
          <w:sz w:val="22"/>
          <w:szCs w:val="22"/>
        </w:rPr>
        <w:instrText xml:space="preserve"> ADDIN ZOTERO_ITEM CSL_CITATION {"citationID":"1HIYBtut","properties":{"formattedCitation":"(Lusianti &amp; Alifiana, 2018)","plainCitation":"(Lusianti &amp; Alifiana, 2018)","noteIndex":0},"citationItems":[{"id":1407,"uris":["http://zotero.org/users/9201054/items/HN5LT9PI"],"itemData":{"id":1407,"type":"article-journal","abstract":"Service quality, although intangible, remains crucial, so this study aims to find out student satisfaction index numbers and attributes that need to be followed up to improve the quality of service. The sample of 337 students from the Faculty of Economics and Business, Universitas Maria Kudus who were still active. The method used is the Importance-Performance Analysis approach. The results of this study prove that students have felt satisfied with the services provided.","container-title":"Jurnal Ilmiah Manajemen dan Bisnis","DOI":"10.30596/jimb.v19i2.2100","ISSN":"25804170","issue":"2","language":"id","license":"Copyright (c)","page":"117-123","source":"jurnal.umsu.ac.id","title":"Importance-Performance Analysis: Upaya Peningkatan Kualitas Layanan","title-short":"Importance-Performance Analysis","volume":"19","author":[{"family":"Lusianti","given":"Dina"},{"family":"Alifiana","given":"Mia Ajeng"}],"issued":{"date-parts":[["2018",10,29]]}}}],"schema":"https://github.com/citation-style-language/schema/raw/master/csl-citation.json"} </w:instrText>
      </w:r>
      <w:r>
        <w:rPr>
          <w:sz w:val="22"/>
          <w:szCs w:val="22"/>
        </w:rPr>
        <w:fldChar w:fldCharType="separate"/>
      </w:r>
      <w:r>
        <w:rPr>
          <w:noProof/>
          <w:sz w:val="22"/>
          <w:szCs w:val="22"/>
        </w:rPr>
        <w:t>(Lusianti &amp; Alifiana, 2018)</w:t>
      </w:r>
      <w:r>
        <w:rPr>
          <w:sz w:val="22"/>
          <w:szCs w:val="22"/>
        </w:rPr>
        <w:fldChar w:fldCharType="end"/>
      </w:r>
      <w:r w:rsidRPr="0084411C">
        <w:rPr>
          <w:sz w:val="22"/>
          <w:szCs w:val="22"/>
        </w:rPr>
        <w:t>.</w:t>
      </w:r>
    </w:p>
    <w:p w14:paraId="3B1A966C" w14:textId="7F9ED3D7" w:rsidR="00F01D2D" w:rsidRDefault="00F01D2D" w:rsidP="00F01D2D">
      <w:pPr>
        <w:ind w:firstLine="720"/>
        <w:jc w:val="both"/>
        <w:rPr>
          <w:sz w:val="22"/>
          <w:szCs w:val="22"/>
        </w:rPr>
      </w:pPr>
      <w:r w:rsidRPr="00F01D2D">
        <w:rPr>
          <w:sz w:val="22"/>
          <w:szCs w:val="22"/>
        </w:rPr>
        <w:t xml:space="preserve">Dalam penelitian-penelitian terbaru, IPA semakin sering digunakan tidak hanya sebagai metode tunggal, tetapi juga dikombinasikan dengan metode lain. Integrasi IPA dengan SERVQUAL, SERVPERF, </w:t>
      </w:r>
      <w:r w:rsidRPr="0095319D">
        <w:rPr>
          <w:i/>
          <w:iCs/>
          <w:sz w:val="22"/>
          <w:szCs w:val="22"/>
        </w:rPr>
        <w:t>Customer Satisfaction Index</w:t>
      </w:r>
      <w:r w:rsidRPr="00F01D2D">
        <w:rPr>
          <w:sz w:val="22"/>
          <w:szCs w:val="22"/>
        </w:rPr>
        <w:t>, dan WebQual menunjukkan adanya perkembangan metodologis dalam penelitian kualitas layanan. Kombinasi tersebut dilakukan untuk mengatasi keterbatasan IPA yang hanya memetakan prioritas, tetapi tidak secara mendalam menjelaskan kesenjangan layanan atau tingkat kepuasan pelanggan secara kuantitatif. Sebagai contoh, pada layanan kesehatan IPA dikombinasikan dengan SERVPERF, pada sektor perbankan dengan Customer Satisfaction Index, dan pada layanan digital dengan WebQual</w:t>
      </w:r>
      <w:r w:rsidR="00D70BE8">
        <w:rPr>
          <w:sz w:val="22"/>
          <w:szCs w:val="22"/>
        </w:rPr>
        <w:t xml:space="preserve"> </w:t>
      </w:r>
      <w:r w:rsidR="00D70BE8">
        <w:rPr>
          <w:sz w:val="22"/>
          <w:szCs w:val="22"/>
        </w:rPr>
        <w:fldChar w:fldCharType="begin"/>
      </w:r>
      <w:r w:rsidR="00D70BE8">
        <w:rPr>
          <w:sz w:val="22"/>
          <w:szCs w:val="22"/>
        </w:rPr>
        <w:instrText xml:space="preserve"> ADDIN ZOTERO_ITEM CSL_CITATION {"citationID":"cmVTKotf","properties":{"formattedCitation":"(Azzochrah et al., 2022; Maryana et al., 2022; Puspita &amp; Aryanny, 2024)","plainCitation":"(Azzochrah et al., 2022; Maryana et al., 2022; Puspita &amp; Aryanny, 2024)","noteIndex":0},"citationItems":[{"id":1409,"uris":["http://zotero.org/users/9201054/items/VXFCYAKG"],"itemData":{"id":1409,"type":"article-journal","abstract":"The quality of services in Islamic banking in minority areas greatly affects its ability to survive. This study aims to analyze the service quality of Bank Muamalat in Manado using the IPA (importance-performance analysis) and CSI (customer satisfaction index method) methods. The data sources in this study were Bank Muamalat Manado customers with a population of 2,000 customers and a sample of 95 Bank Muamalat Manado customers in 2018/2019 using data collection techniques through observation and questionnaires. The method used is a descriptive quantitative method, Cartesian interest-performance analysis using the Kolmogrov-Smirnov technique, and this data is processed using SPSS version 25. The results of this study indicate that the service quality at Bank Muamalat KC Manado is \"very good \". The results of the analysis using the coefficient of determination (R2) show the coefficient between the variables X (service quality) and Y (customer satisfaction) and the Katresius analysis diagram, which has four quadrants and mostly appears in quadrant II (maintaining achievement) which means the attributes in the Quadrant is considered very important by customers, and the service is very satisfying, so the company must maintain its performance. On the other hand, Y (customer satisfaction) obtained results from CSI (customer satisfaction index) of 99.28%, and this shows that the performance of Bank Muamalat KC Manado has reached customer expectations.","container-title":"Tanjungpura International Journal on Dynamics Economics, Social Sciences and Agribusiness","DOI":"10.26418/tijdessa.v3i1.23","ISSN":"2746-2722","issue":"1","language":"en","license":"Copyright (c) 2022 Nurul Azizah Azzochrah, M. Azhar  Muslihin, Safira Salsabila  Al’amri","page":"1-24","source":"tijdessa.untan.ac.id","title":"IPA (IMPORTANCE PERFORMANCE ANALYSIS) AND CSI (CUSTOMER SATISFACTION INDEX) METHODS IN MEASURING THE QUALITY OF BANK SERVICES: EMPIRICAL EVIDENCE FROM BANK MUAMALAT MANADO BRANCH OFFICE","title-short":"IPA (IMPORTANCE PERFORMANCE ANALYSIS) AND CSI (CUSTOMER SATISFACTION INDEX) METHODS IN MEASURING THE QUALITY OF BANK SERVICES","volume":"3","author":[{"family":"Azzochrah","given":"Nurul Azizah"},{"family":"Muslihin","given":"M. Azhar"},{"family":"Al’amri","given":"Safira Salsabila"}],"issued":{"date-parts":[["2022",8,29]]}}},{"id":1411,"uris":["http://zotero.org/users/9201054/items/4DHJEWZL"],"itemData":{"id":1411,"type":"article-journal","abstract":"This paper attempts to evaluate the quality of website of the Faculty of Economics and Business of University X in Indonesia, using the WebQual model and map it using Importance Performance Analysis. The study uses a quantitative method of Importance Performance Analysis (IPA), by using an online survey with a WebQual questionnaire. Samples were collected through an accidental sampling, involved 70 samples, collected from the stakeholder of the faculty, representing students, lecturers, partners as well as general public.\nThe result of the study reveals that Information Quality poses the most performed of the Website Quality while Usability was the least ones. The result recommends any higher education institution to evaluate information provided in their website to its stakeholder, should consider its usability as it is the most important factor which is needed by website visitors.","container-title":"Advances in Social Sciences Research Journal","DOI":"10.14738/assrj.92.11696","ISSN":"2055-0286","issue":"2","language":"en","license":"Copyright (c) 2022 Lina Maryana, Rita Komaladewi, Asep Mulyana, Saefullah","page":"1-7","source":"journals.scholarpublishing.org","title":"Importance Performance Analysis (IPA) on Website Quality (Webqual): An Evidence from A Higher Education Institution in Indonesia","title-short":"Importance Performance Analysis (IPA) on Website Quality (Webqual)","volume":"9","author":[{"family":"Maryana","given":"Lina"},{"family":"Komaladewi","given":"Rita"},{"family":"Mulyana","given":"Asep"},{"family":"Saefullah","given":"Kurniawan"}],"issued":{"date-parts":[["2022",2,9]]}}},{"id":1405,"uris":["http://zotero.org/users/9201054/items/ZMSVJKE8"],"itemData":{"id":1405,"type":"article-journal","abstract":"Community health center is a health services in Indonesia that aims to organize first-level public health efforts. The current condition observed in level one health centers in Indonesia relates to the services provided. A large portion of patients who have experienced the services express dissatisfaction with the level of service provided. This research aims  to determine the quality of service in community health center and provide advices to improve the quality of health center services. The method used in this research is the Servperf method and Importance Performance Analysis. Based on research with the service performance method, the mean performance level is 3,39 and the mean importance level is 4,38. Meanwhile, the Importance Performance Analysis obtained the level of conformity between performance and importance is 77,49% with seven atrributes of service quality dimensions that enter quadrant I and are the top priority for improvement. The proposed improvements are made to improve the quality of health center services in the future by adjusting the main priority attributes of improvements to the Importance Performance Analysis diagram.","container-title":"Indonesian Journal of Computer Science","DOI":"10.33022/ijcs.v13i3.3949","ISSN":"2549-7286, 2302-4364","issue":"3","journalAbbreviation":"ijcs","language":"en","license":"https://creativecommons.org/licenses/by-sa/4.0","source":"DOI.org (Crossref)","title":"Analysis Quality of Service using Service Performance and Importance Performance Analysis Method at Community Health Center","URL":"http://ijcs.net/ijcs/index.php/ijcs/article/view/3949","volume":"13","author":[{"family":"Puspita","given":"Fannysah Della"},{"family":"Aryanny","given":"Enny"}],"accessed":{"date-parts":[["2026",4,29]]},"issued":{"date-parts":[["2024",6,15]]}}}],"schema":"https://github.com/citation-style-language/schema/raw/master/csl-citation.json"} </w:instrText>
      </w:r>
      <w:r w:rsidR="00D70BE8">
        <w:rPr>
          <w:sz w:val="22"/>
          <w:szCs w:val="22"/>
        </w:rPr>
        <w:fldChar w:fldCharType="separate"/>
      </w:r>
      <w:r w:rsidR="00D70BE8">
        <w:rPr>
          <w:noProof/>
          <w:sz w:val="22"/>
          <w:szCs w:val="22"/>
        </w:rPr>
        <w:t>(Azzochrah et al., 2022; Maryana et al., 2022; Puspita &amp; Aryanny, 2024)</w:t>
      </w:r>
      <w:r w:rsidR="00D70BE8">
        <w:rPr>
          <w:sz w:val="22"/>
          <w:szCs w:val="22"/>
        </w:rPr>
        <w:fldChar w:fldCharType="end"/>
      </w:r>
      <w:r w:rsidRPr="00F01D2D">
        <w:rPr>
          <w:sz w:val="22"/>
          <w:szCs w:val="22"/>
        </w:rPr>
        <w:t>.</w:t>
      </w:r>
    </w:p>
    <w:p w14:paraId="46F69E94" w14:textId="6E24959D" w:rsidR="00B5423E" w:rsidRDefault="00D70BE8" w:rsidP="00D70BE8">
      <w:pPr>
        <w:ind w:firstLine="720"/>
        <w:jc w:val="both"/>
        <w:rPr>
          <w:sz w:val="22"/>
          <w:szCs w:val="22"/>
        </w:rPr>
      </w:pPr>
      <w:r w:rsidRPr="00D70BE8">
        <w:rPr>
          <w:sz w:val="22"/>
          <w:szCs w:val="22"/>
        </w:rPr>
        <w:t>Selain itu, tren penggunaan IPA juga mengalami pergeseran dari layanan konvensional ke layanan berbasis teknologi atau digital. Beberapa penelitian terbaru menggunakan IPA untuk mengevaluasi kualitas website perguruan tinggi, aplikasi dompet digital (</w:t>
      </w:r>
      <w:r w:rsidRPr="0065555B">
        <w:rPr>
          <w:i/>
          <w:iCs/>
          <w:sz w:val="22"/>
          <w:szCs w:val="22"/>
        </w:rPr>
        <w:t>e-wallet</w:t>
      </w:r>
      <w:r w:rsidRPr="00D70BE8">
        <w:rPr>
          <w:sz w:val="22"/>
          <w:szCs w:val="22"/>
        </w:rPr>
        <w:t>), sistem informasi akademik, hingga platform layanan daring. Pergeseran ini menunjukkan bahwa IPA tetap relevan di tengah transformasi digital karena mampu mengidentifikasi atribut layanan elektronik yang penting bagi pengguna, seperti kemudahan penggunaan, kualitas informasi, keamanan, dan kecepatan akses</w:t>
      </w:r>
      <w:r>
        <w:rPr>
          <w:sz w:val="22"/>
          <w:szCs w:val="22"/>
        </w:rPr>
        <w:t xml:space="preserve"> </w:t>
      </w:r>
      <w:r>
        <w:rPr>
          <w:sz w:val="22"/>
          <w:szCs w:val="22"/>
        </w:rPr>
        <w:fldChar w:fldCharType="begin"/>
      </w:r>
      <w:r>
        <w:rPr>
          <w:sz w:val="22"/>
          <w:szCs w:val="22"/>
        </w:rPr>
        <w:instrText xml:space="preserve"> ADDIN ZOTERO_ITEM CSL_CITATION {"citationID":"3rmtVZyS","properties":{"formattedCitation":"(Maryana et al., 2022; Saputra &amp; G\\uc0\\u252{}rb\\uc0\\u252{}z, 2021)","plainCitation":"(Maryana et al., 2022; Saputra &amp; Gürbüz, 2021)","noteIndex":0},"citationItems":[{"id":1411,"uris":["http://zotero.org/users/9201054/items/4DHJEWZL"],"itemData":{"id":1411,"type":"article-journal","abstract":"This paper attempts to evaluate the quality of website of the Faculty of Economics and Business of University X in Indonesia, using the WebQual model and map it using Importance Performance Analysis. The study uses a quantitative method of Importance Performance Analysis (IPA), by using an online survey with a WebQual questionnaire. Samples were collected through an accidental sampling, involved 70 samples, collected from the stakeholder of the faculty, representing students, lecturers, partners as well as general public.\nThe result of the study reveals that Information Quality poses the most performed of the Website Quality while Usability was the least ones. The result recommends any higher education institution to evaluate information provided in their website to its stakeholder, should consider its usability as it is the most important factor which is needed by website visitors.","container-title":"Advances in Social Sciences Research Journal","DOI":"10.14738/assrj.92.11696","ISSN":"2055-0286","issue":"2","language":"en","license":"Copyright (c) 2022 Lina Maryana, Rita Komaladewi, Asep Mulyana, Saefullah","page":"1-7","source":"journals.scholarpublishing.org","title":"Importance Performance Analysis (IPA) on Website Quality (Webqual): An Evidence from A Higher Education Institution in Indonesia","title-short":"Importance Performance Analysis (IPA) on Website Quality (Webqual)","volume":"9","author":[{"family":"Maryana","given":"Lina"},{"family":"Komaladewi","given":"Rita"},{"family":"Mulyana","given":"Asep"},{"family":"Saefullah","given":"Kurniawan"}],"issued":{"date-parts":[["2022",2,9]]}}},{"id":1412,"uris":["http://zotero.org/users/9201054/items/ZW4EB98A"],"itemData":{"id":1412,"type":"article","abstract":"Digital payment innovation is currently increasingly needed by the community, especially in making non-cash payment transactions. The purpose of this research is to know and measure the ease and usefulness of e-wallet digital wallet services, especially in the GoPay application. The population in this study are users of the Go-Pay service on the GO-JEK platform. The sample of this study consisted of 124 respondents from distributing questionnaires in Depok, West Java using a modified Technology Acceptance Model (TAM) based on existing references. The data processing in this research uses Importance Performance Analysis (IPA) analysis. The results show that based on the gap analysis, it is found that in general Go-Pay users are not satisfied with the current service quality. Based on the IPA analysis, the priority scale of E-Wallet Go-Pay quality improvement can be mapped, where quadrant I is the highest priority scale according to the user's perspective: [1], [4], [5], and [6]. These three items must be upgraded immediately by the manager to meet user expectations. Areas that become the achievements or advantages of the GoPay E-Wallet that must be maintained are in quadrant II, namely: [2] and [3]. From this explanation, it can be concluded that in general the E-Wallet GoPay Service must be improved to improve its service performance.","DOI":"10.48550/arXiv.2103.09049","note":"arXiv:2103.09049 [cs]","number":"arXiv:2103.09049","publisher":"arXiv","source":"arXiv.org","title":"Implementation of Technology Acceptance Model (TAM) and Importance Performance Analysis (IPA) in Testing the Ease and Usability of E-wallet Applications","URL":"http://arxiv.org/abs/2103.09049","author":[{"family":"Saputra","given":"Dedi"},{"family":"Gürbüz","given":"Burcu"}],"accessed":{"date-parts":[["2026",4,29]]},"issued":{"date-parts":[["2021",3,1]]}}}],"schema":"https://github.com/citation-style-language/schema/raw/master/csl-citation.json"} </w:instrText>
      </w:r>
      <w:r>
        <w:rPr>
          <w:sz w:val="22"/>
          <w:szCs w:val="22"/>
        </w:rPr>
        <w:fldChar w:fldCharType="separate"/>
      </w:r>
      <w:r w:rsidRPr="00D70BE8">
        <w:rPr>
          <w:kern w:val="0"/>
          <w:sz w:val="22"/>
          <w:lang w:eastAsia="en-US"/>
        </w:rPr>
        <w:t>(Maryana et al., 2022; Saputra &amp; Gürbüz, 2021)</w:t>
      </w:r>
      <w:r>
        <w:rPr>
          <w:sz w:val="22"/>
          <w:szCs w:val="22"/>
        </w:rPr>
        <w:fldChar w:fldCharType="end"/>
      </w:r>
      <w:r w:rsidRPr="00D70BE8">
        <w:rPr>
          <w:sz w:val="22"/>
          <w:szCs w:val="22"/>
        </w:rPr>
        <w:t>.</w:t>
      </w:r>
    </w:p>
    <w:p w14:paraId="523481A6" w14:textId="6B79F410" w:rsidR="00D70BE8" w:rsidRDefault="00D70BE8" w:rsidP="00D70BE8">
      <w:pPr>
        <w:ind w:firstLine="720"/>
        <w:jc w:val="both"/>
        <w:rPr>
          <w:sz w:val="22"/>
          <w:szCs w:val="22"/>
        </w:rPr>
      </w:pPr>
      <w:r w:rsidRPr="00D70BE8">
        <w:rPr>
          <w:sz w:val="22"/>
          <w:szCs w:val="22"/>
        </w:rPr>
        <w:t xml:space="preserve">Secara geografis, penggunaan IPA juga semakin meluas, baik di negara berkembang maupun negara maju. Di Indonesia, model ini banyak digunakan dalam penelitian akademik karena mudah diterapkan pada berbagai objek layanan dengan sampel yang relatif kecil hingga </w:t>
      </w:r>
      <w:r w:rsidRPr="00D70BE8">
        <w:rPr>
          <w:sz w:val="22"/>
          <w:szCs w:val="22"/>
        </w:rPr>
        <w:lastRenderedPageBreak/>
        <w:t xml:space="preserve">menengah. Di tingkat internasional, IPA digunakan dalam penelitian rumah sakit, hotel, layanan transportasi, dan pendidikan tinggi. Hal ini menunjukkan bahwa IPA memiliki fleksibilitas tinggi dan dapat diadaptasi dalam berbagai konteks budaya maupun sektor </w:t>
      </w:r>
      <w:r>
        <w:rPr>
          <w:sz w:val="22"/>
          <w:szCs w:val="22"/>
        </w:rPr>
        <w:t xml:space="preserve">industri </w:t>
      </w:r>
      <w:r>
        <w:rPr>
          <w:sz w:val="22"/>
          <w:szCs w:val="22"/>
        </w:rPr>
        <w:fldChar w:fldCharType="begin"/>
      </w:r>
      <w:r>
        <w:rPr>
          <w:sz w:val="22"/>
          <w:szCs w:val="22"/>
        </w:rPr>
        <w:instrText xml:space="preserve"> ADDIN ZOTERO_ITEM CSL_CITATION {"citationID":"pgNvIndI","properties":{"formattedCitation":"(Chasanah &amp; Wijaya, 2020; Dabestani et al., 2016)","plainCitation":"(Chasanah &amp; Wijaya, 2020; Dabestani et al., 2016)","noteIndex":0},"citationItems":[{"id":1415,"uris":["http://zotero.org/users/9201054/items/NS6679M8"],"itemData":{"id":1415,"type":"article-journal","abstract":"Public infrastructure and congestion issues become salient problems in Indonesia. According to INRIX Global Traffic Scoreboard (2018): Jakarta was ranked as twelfth worst in the world. Air quality also becoming another issues that derived from traffic congestion causing air pollution. To mitigate this issue, government has been established MRT Jakarta in 2019. This study aims to evaluate and improving service level of Moda Raya Terpadu (MRT) in order to encourage more people using public transportation, moreover altering people using public transportation would reduce the amount of fossil fuels and reducing bad air pollution for a better climate. Methodolgy of the research using service quality theory with five dimension from Parasuraman et. al, and extended in Importance Performance Analysis (IPA) method. Therefore, data was distributed using questionnaire with 18 item measurement and 102 respondents was collected. As a result, tangibility, reliability, and responsiveness dimension had been classified in quadrant one, followed assurance dimension in quadrant two, however empathy dimension had been measured in quadrant four and indicates to be improved.","container-title":"Primanomics : Jurnal Ekonomi &amp; Bisnis","DOI":"10.31253/pe.v18i3.397","ISSN":"2614-6789","issue":"3","language":"en","page":"96-105","source":"jurnal.ubd.ac.id","title":"The Analysis Of Service Quality Using Importance Performance Analysis For Mrt Jakarta","volume":"18","author":[{"family":"Chasanah","given":"Rina Nur"},{"family":"Wijaya","given":"Andreas"}],"issued":{"date-parts":[["2020",9,1]]}}},{"id":1418,"uris":["http://zotero.org/users/9201054/items/7DCV39FR"],"itemData":{"id":1418,"type":"article-journal","abstract":"– The purpose of this paper is to prioritize service quality dimensions (SQDs) using importance-performance analysis (IPA) and to compare the results for the customer groups segmented by data envelopment analysis (DEA).  – Customers of three four-star hotels located in Isfahan have been asked to report on their expectation of service prior to receiving it as well as their perception of the service after receiving it. Afterwards, DEA has been used to assign the customers into two groups of fastidious (with relatively high expectations but low perceptions) and ordinary (with relatively low expectations but high perceptions). Next, IPA has been exploited for prioritizing SQDs in each group. Eventually, the prioritized SQDs in each group have been compared and insightful information has been extracted for further research and practical purposes.  – Findings imply that despite occasional similarities, there is a significant difference in the way the two groups value SQDs. Also, the segmented groups have different priorities of SQDs.  – Findings revealed that in order to decrease the ambiguity of customer voice in prioritizing SQDs, it might be helpful to first segregate the participants based on their attitudes towards the quality of service to have a more congruent sample and then, to analyze the data.  – In this study, a smarter approach for prioritizing SQDs based on the data of two major groups of customers has been proposed, which can help hoteliers in devoting their resources more efficiently.  – The combination of DEA and IPA in homogenizing the sample and prioritizing SQDs for each homogenized group within the sample seems relatively novel.","container-title":"International Journal of Quality &amp; Reliability Management","DOI":"10.1108/IJQRM-02-2014-0022","ISSN":"0265-671X","issue":"2","journalAbbreviation":"International Journal of Quality &amp; Reliability Management","page":"160-177","source":"Silverchair","title":"Importance-performance analysis of service quality dimensions for the customer groups segmented by DEA: The case of four star hotels","title-short":"Importance-performance analysis of service quality dimensions for the customer groups segmented by DEA","volume":"33","author":[{"family":"Dabestani","given":"Reza"},{"family":"Shahin","given":"Arash"},{"family":"Saljoughian","given":"Mohammad"},{"family":"Shirouyehzad","given":"Hadi"}],"issued":{"date-parts":[["2016",2,1]]}}}],"schema":"https://github.com/citation-style-language/schema/raw/master/csl-citation.json"} </w:instrText>
      </w:r>
      <w:r>
        <w:rPr>
          <w:sz w:val="22"/>
          <w:szCs w:val="22"/>
        </w:rPr>
        <w:fldChar w:fldCharType="separate"/>
      </w:r>
      <w:r>
        <w:rPr>
          <w:noProof/>
          <w:sz w:val="22"/>
          <w:szCs w:val="22"/>
        </w:rPr>
        <w:t>(Chasanah &amp; Wijaya, 2020; Dabestani et al., 2016)</w:t>
      </w:r>
      <w:r>
        <w:rPr>
          <w:sz w:val="22"/>
          <w:szCs w:val="22"/>
        </w:rPr>
        <w:fldChar w:fldCharType="end"/>
      </w:r>
      <w:r w:rsidRPr="00D70BE8">
        <w:rPr>
          <w:sz w:val="22"/>
          <w:szCs w:val="22"/>
        </w:rPr>
        <w:t>.</w:t>
      </w:r>
    </w:p>
    <w:p w14:paraId="2DC2AED3" w14:textId="20B27954" w:rsidR="00D70BE8" w:rsidRDefault="00D70BE8" w:rsidP="00D70BE8">
      <w:pPr>
        <w:ind w:firstLine="720"/>
        <w:jc w:val="both"/>
        <w:rPr>
          <w:sz w:val="22"/>
          <w:szCs w:val="22"/>
        </w:rPr>
      </w:pPr>
      <w:r w:rsidRPr="00D70BE8">
        <w:rPr>
          <w:sz w:val="22"/>
          <w:szCs w:val="22"/>
        </w:rPr>
        <w:t>Dengan demikian, tren penggunaan IPA dalam penelitian kualitas layanan menunjukkan bahwa metode ini tetap relevan dan terus berkembang. Perkembangan tersebut terlihat dari semakin luasnya sektor penerapan, meningkatnya kombinasi dengan metode lain, serta adaptasinya terhadap layanan digital. Kondisi ini menegaskan bahwa IPA merupakan salah satu alat evaluasi kualitas layanan yang populer dan memiliki prospek penggunaan yang besar di masa mendatang.</w:t>
      </w:r>
    </w:p>
    <w:p w14:paraId="264D6DF4" w14:textId="77777777" w:rsidR="003E47F3" w:rsidRDefault="003E47F3" w:rsidP="003E47F3">
      <w:pPr>
        <w:jc w:val="both"/>
        <w:rPr>
          <w:sz w:val="22"/>
          <w:szCs w:val="22"/>
        </w:rPr>
      </w:pPr>
    </w:p>
    <w:p w14:paraId="3CAEB5BD" w14:textId="40D77FC5" w:rsidR="003E47F3" w:rsidRPr="003E47F3" w:rsidRDefault="003E47F3" w:rsidP="003E47F3">
      <w:pPr>
        <w:jc w:val="both"/>
        <w:rPr>
          <w:b/>
          <w:bCs/>
          <w:sz w:val="22"/>
          <w:szCs w:val="22"/>
        </w:rPr>
      </w:pPr>
      <w:r w:rsidRPr="003E47F3">
        <w:rPr>
          <w:b/>
          <w:bCs/>
          <w:sz w:val="22"/>
          <w:szCs w:val="22"/>
        </w:rPr>
        <w:t xml:space="preserve">Sektor yang Paling Banyak Menggunakan </w:t>
      </w:r>
      <w:r w:rsidRPr="003E47F3">
        <w:rPr>
          <w:b/>
          <w:bCs/>
          <w:i/>
          <w:iCs/>
          <w:sz w:val="22"/>
          <w:szCs w:val="22"/>
        </w:rPr>
        <w:t>Importance–Performance Analysis</w:t>
      </w:r>
      <w:r w:rsidRPr="003E47F3">
        <w:rPr>
          <w:b/>
          <w:bCs/>
          <w:sz w:val="22"/>
          <w:szCs w:val="22"/>
        </w:rPr>
        <w:t xml:space="preserve"> (IPA)</w:t>
      </w:r>
    </w:p>
    <w:p w14:paraId="36735ACC" w14:textId="157EE9AE" w:rsidR="003E47F3" w:rsidRDefault="003E47F3" w:rsidP="003E47F3">
      <w:pPr>
        <w:ind w:firstLine="720"/>
        <w:jc w:val="both"/>
        <w:rPr>
          <w:sz w:val="22"/>
          <w:szCs w:val="22"/>
        </w:rPr>
      </w:pPr>
      <w:r w:rsidRPr="003E47F3">
        <w:rPr>
          <w:sz w:val="22"/>
          <w:szCs w:val="22"/>
        </w:rPr>
        <w:t xml:space="preserve">Berdasarkan hasil kajian berbagai literatur, model </w:t>
      </w:r>
      <w:r w:rsidRPr="00BF262B">
        <w:rPr>
          <w:i/>
          <w:iCs/>
          <w:sz w:val="22"/>
          <w:szCs w:val="22"/>
        </w:rPr>
        <w:t>Importance–Performance Analysis</w:t>
      </w:r>
      <w:r w:rsidRPr="003E47F3">
        <w:rPr>
          <w:sz w:val="22"/>
          <w:szCs w:val="22"/>
        </w:rPr>
        <w:t xml:space="preserve"> telah digunakan secara luas dalam berbagai sektor layanan. Hal ini disebabkan oleh karakteristik IPA yang fleksibel, mudah diterapkan, serta mampu memberikan informasi prioritas perbaikan secara jelas. Dari berbagai penelitian yang dianalisis, terdapat beberapa sektor utama yang paling sering menggunakan IPA, yaitu pendidikan, kesehatan, pariwisata, perbankan, dan transportasi.</w:t>
      </w:r>
    </w:p>
    <w:p w14:paraId="137E2AB7" w14:textId="6018250D" w:rsidR="003E47F3" w:rsidRPr="003E47F3" w:rsidRDefault="003E47F3" w:rsidP="003E47F3">
      <w:pPr>
        <w:pStyle w:val="ListParagraph"/>
        <w:numPr>
          <w:ilvl w:val="0"/>
          <w:numId w:val="8"/>
        </w:numPr>
        <w:ind w:left="426" w:hanging="426"/>
        <w:jc w:val="both"/>
        <w:rPr>
          <w:sz w:val="22"/>
          <w:szCs w:val="22"/>
        </w:rPr>
      </w:pPr>
      <w:r>
        <w:rPr>
          <w:sz w:val="22"/>
          <w:szCs w:val="22"/>
        </w:rPr>
        <w:t>Sektor Pendidikan</w:t>
      </w:r>
    </w:p>
    <w:p w14:paraId="78679CD4" w14:textId="132459C9" w:rsidR="003E47F3" w:rsidRDefault="003E47F3" w:rsidP="003E47F3">
      <w:pPr>
        <w:ind w:firstLine="720"/>
        <w:jc w:val="both"/>
        <w:rPr>
          <w:sz w:val="22"/>
          <w:szCs w:val="22"/>
        </w:rPr>
      </w:pPr>
      <w:r w:rsidRPr="003E47F3">
        <w:rPr>
          <w:sz w:val="22"/>
          <w:szCs w:val="22"/>
        </w:rPr>
        <w:t>Sektor pendidikan merupakan salah satu bidang yang paling banyak menggunakan IPA dalam evaluasi kualitas layanan. Hal ini karena institusi pendidikan, khususnya perguruan tinggi, memiliki berbagai jenis layanan yang kompleks, mulai dari layanan akademik, administrasi, hingga fasilitas pendukung. IPA digunakan untuk mengukur tingkat kepentingan dan kinerja dari atribut-atribut tersebut berdasarkan persepsi mahasiswa sebagai pengguna layanan.</w:t>
      </w:r>
      <w:r>
        <w:rPr>
          <w:sz w:val="22"/>
          <w:szCs w:val="22"/>
        </w:rPr>
        <w:t xml:space="preserve"> </w:t>
      </w:r>
      <w:r w:rsidRPr="003E47F3">
        <w:rPr>
          <w:sz w:val="22"/>
          <w:szCs w:val="22"/>
        </w:rPr>
        <w:t>Penelitian menunjukkan bahwa atribut seperti kualitas pengajaran, kompetensi dosen, kecepatan pelayanan administrasi, serta kualitas sistem informasi akademik menjadi faktor utama dalam menentukan kepuasan mahasiswa. Selain itu, perkembangan pembelajaran daring juga mendorong penggunaan IPA untuk mengevaluasi kualitas platform e-learning dan layanan digital pendidikan.</w:t>
      </w:r>
    </w:p>
    <w:p w14:paraId="0612EC54" w14:textId="02C3E093" w:rsidR="003E47F3" w:rsidRDefault="003E47F3" w:rsidP="003E47F3">
      <w:pPr>
        <w:pStyle w:val="ListParagraph"/>
        <w:numPr>
          <w:ilvl w:val="0"/>
          <w:numId w:val="8"/>
        </w:numPr>
        <w:ind w:left="426" w:hanging="426"/>
        <w:jc w:val="both"/>
        <w:rPr>
          <w:sz w:val="22"/>
          <w:szCs w:val="22"/>
        </w:rPr>
      </w:pPr>
      <w:r>
        <w:rPr>
          <w:sz w:val="22"/>
          <w:szCs w:val="22"/>
        </w:rPr>
        <w:t>Sektor Kesehatan</w:t>
      </w:r>
    </w:p>
    <w:p w14:paraId="6BA788F0" w14:textId="1A13198F" w:rsidR="003E47F3" w:rsidRDefault="003E47F3" w:rsidP="003E47F3">
      <w:pPr>
        <w:ind w:firstLine="709"/>
        <w:jc w:val="both"/>
        <w:rPr>
          <w:sz w:val="22"/>
          <w:szCs w:val="22"/>
        </w:rPr>
      </w:pPr>
      <w:r w:rsidRPr="003E47F3">
        <w:rPr>
          <w:sz w:val="22"/>
          <w:szCs w:val="22"/>
        </w:rPr>
        <w:t>Pada sektor kesehatan, IPA digunakan untuk mengevaluasi kualitas pelayanan yang diberikan oleh rumah sakit, klinik, dan pusat kesehatan masyarakat. Fokus utama evaluasi meliputi aspek kecepatan pelayanan, kompetensi tenaga medis, empati terhadap pasien, kebersihan fasilitas, serta kejelasan informasi layanan.</w:t>
      </w:r>
      <w:r>
        <w:rPr>
          <w:sz w:val="22"/>
          <w:szCs w:val="22"/>
        </w:rPr>
        <w:t xml:space="preserve"> </w:t>
      </w:r>
      <w:r w:rsidRPr="003E47F3">
        <w:rPr>
          <w:sz w:val="22"/>
          <w:szCs w:val="22"/>
        </w:rPr>
        <w:t>Penggunaan IPA dalam sektor ini sangat penting karena kualitas layanan kesehatan berkaitan langsung dengan keselamatan dan kepuasan pasien. Dengan IPA, manajemen dapat mengidentifikasi atribut layanan yang perlu segera ditingkatkan untuk meningkatkan kualitas pelayanan secara keseluruhan.</w:t>
      </w:r>
    </w:p>
    <w:p w14:paraId="08186A49" w14:textId="42CE33D0" w:rsidR="003E47F3" w:rsidRDefault="003E47F3" w:rsidP="003E47F3">
      <w:pPr>
        <w:pStyle w:val="ListParagraph"/>
        <w:numPr>
          <w:ilvl w:val="0"/>
          <w:numId w:val="8"/>
        </w:numPr>
        <w:ind w:left="426" w:hanging="426"/>
        <w:jc w:val="both"/>
        <w:rPr>
          <w:sz w:val="22"/>
          <w:szCs w:val="22"/>
        </w:rPr>
      </w:pPr>
      <w:r>
        <w:rPr>
          <w:sz w:val="22"/>
          <w:szCs w:val="22"/>
        </w:rPr>
        <w:t>Sektor Pariwisata</w:t>
      </w:r>
    </w:p>
    <w:p w14:paraId="46EEFB37" w14:textId="44915A98" w:rsidR="003E47F3" w:rsidRDefault="003E47F3" w:rsidP="003E47F3">
      <w:pPr>
        <w:ind w:firstLine="709"/>
        <w:jc w:val="both"/>
        <w:rPr>
          <w:sz w:val="22"/>
          <w:szCs w:val="22"/>
        </w:rPr>
      </w:pPr>
      <w:r w:rsidRPr="003E47F3">
        <w:rPr>
          <w:sz w:val="22"/>
          <w:szCs w:val="22"/>
        </w:rPr>
        <w:t>Dalam sektor pariwisata, IPA banyak digunakan untuk mengevaluasi kualitas layanan pada destinasi wisata, hotel, restoran, dan jasa perjalanan. Penelitian menunjukkan bahwa atribut seperti kenyamanan fasilitas, keramahan staf, keamanan, aksesibilitas, serta pengalaman wisata secara keseluruhan menjadi faktor penting dalam menentukan kepuasan wisatawan.</w:t>
      </w:r>
      <w:r>
        <w:rPr>
          <w:sz w:val="22"/>
          <w:szCs w:val="22"/>
        </w:rPr>
        <w:t xml:space="preserve"> </w:t>
      </w:r>
      <w:r w:rsidRPr="003E47F3">
        <w:rPr>
          <w:sz w:val="22"/>
          <w:szCs w:val="22"/>
        </w:rPr>
        <w:t>IPA juga sering digunakan untuk menganalisis faktor-faktor yang memengaruhi niat kunjung ulang (</w:t>
      </w:r>
      <w:r w:rsidRPr="003E47F3">
        <w:rPr>
          <w:i/>
          <w:iCs/>
          <w:sz w:val="22"/>
          <w:szCs w:val="22"/>
        </w:rPr>
        <w:t>revisit intention</w:t>
      </w:r>
      <w:r w:rsidRPr="003E47F3">
        <w:rPr>
          <w:sz w:val="22"/>
          <w:szCs w:val="22"/>
        </w:rPr>
        <w:t>) wisatawan, sehingga hasilnya dapat digunakan sebagai dasar dalam pengembangan destinasi wisata.</w:t>
      </w:r>
    </w:p>
    <w:p w14:paraId="3AE85889" w14:textId="7269870E" w:rsidR="003E47F3" w:rsidRDefault="003E47F3" w:rsidP="003E47F3">
      <w:pPr>
        <w:pStyle w:val="ListParagraph"/>
        <w:numPr>
          <w:ilvl w:val="0"/>
          <w:numId w:val="8"/>
        </w:numPr>
        <w:ind w:left="426" w:hanging="426"/>
        <w:jc w:val="both"/>
        <w:rPr>
          <w:sz w:val="22"/>
          <w:szCs w:val="22"/>
        </w:rPr>
      </w:pPr>
      <w:r>
        <w:rPr>
          <w:sz w:val="22"/>
          <w:szCs w:val="22"/>
        </w:rPr>
        <w:t>Sektor Perbankan</w:t>
      </w:r>
    </w:p>
    <w:p w14:paraId="344B0D3A" w14:textId="09936BB9" w:rsidR="003E47F3" w:rsidRDefault="003E47F3" w:rsidP="003E47F3">
      <w:pPr>
        <w:ind w:firstLine="709"/>
        <w:jc w:val="both"/>
        <w:rPr>
          <w:sz w:val="22"/>
          <w:szCs w:val="22"/>
        </w:rPr>
      </w:pPr>
      <w:r w:rsidRPr="003E47F3">
        <w:rPr>
          <w:sz w:val="22"/>
          <w:szCs w:val="22"/>
        </w:rPr>
        <w:t>Pada sektor perbankan, IPA digunakan untuk mengevaluasi kualitas layanan yang berkaitan dengan transaksi keuangan dan interaksi antara bank dan nasabah. Atribut yang dianalisis meliputi kecepatan pelayanan, keamanan transaksi, kenyamanan fasilitas, serta kemampuan pegawai dalam memberikan pelayanan dan solusi.</w:t>
      </w:r>
      <w:r>
        <w:rPr>
          <w:sz w:val="22"/>
          <w:szCs w:val="22"/>
        </w:rPr>
        <w:t xml:space="preserve"> </w:t>
      </w:r>
      <w:r w:rsidRPr="003E47F3">
        <w:rPr>
          <w:sz w:val="22"/>
          <w:szCs w:val="22"/>
        </w:rPr>
        <w:t>Banyak penelitian dalam sektor ini mengombinasikan IPA dengan SERVQUAL untuk mengukur kesenjangan antara harapan dan persepsi nasabah, sehingga menghasilkan analisis yang lebih komprehensif.</w:t>
      </w:r>
    </w:p>
    <w:p w14:paraId="2BCCA585" w14:textId="2C185E46" w:rsidR="003E47F3" w:rsidRDefault="003E47F3" w:rsidP="003E47F3">
      <w:pPr>
        <w:pStyle w:val="ListParagraph"/>
        <w:numPr>
          <w:ilvl w:val="0"/>
          <w:numId w:val="8"/>
        </w:numPr>
        <w:ind w:left="426" w:hanging="426"/>
        <w:jc w:val="both"/>
        <w:rPr>
          <w:sz w:val="22"/>
          <w:szCs w:val="22"/>
        </w:rPr>
      </w:pPr>
      <w:r>
        <w:rPr>
          <w:sz w:val="22"/>
          <w:szCs w:val="22"/>
        </w:rPr>
        <w:t>Sektor Transportasi</w:t>
      </w:r>
    </w:p>
    <w:p w14:paraId="233DE8B4" w14:textId="1DBC4E7F" w:rsidR="003E47F3" w:rsidRDefault="003E47F3" w:rsidP="003E47F3">
      <w:pPr>
        <w:ind w:firstLine="709"/>
        <w:jc w:val="both"/>
        <w:rPr>
          <w:sz w:val="22"/>
          <w:szCs w:val="22"/>
        </w:rPr>
      </w:pPr>
      <w:r w:rsidRPr="003E47F3">
        <w:rPr>
          <w:sz w:val="22"/>
          <w:szCs w:val="22"/>
        </w:rPr>
        <w:t xml:space="preserve">Sektor transportasi juga merupakan salah satu bidang yang banyak menggunakan IPA dalam evaluasi kualitas layanan, terutama pada layanan transportasi publik seperti bus, kereta, </w:t>
      </w:r>
      <w:r w:rsidRPr="003E47F3">
        <w:rPr>
          <w:sz w:val="22"/>
          <w:szCs w:val="22"/>
        </w:rPr>
        <w:lastRenderedPageBreak/>
        <w:t>dan layanan berbasis aplikasi. Atribut yang sering dianalisis meliputi ketepatan waktu, keamanan, kenyamanan, aksesibilitas, serta kualitas pelayanan petugas.</w:t>
      </w:r>
      <w:r>
        <w:rPr>
          <w:sz w:val="22"/>
          <w:szCs w:val="22"/>
        </w:rPr>
        <w:t xml:space="preserve"> </w:t>
      </w:r>
      <w:r w:rsidRPr="003E47F3">
        <w:rPr>
          <w:sz w:val="22"/>
          <w:szCs w:val="22"/>
        </w:rPr>
        <w:t>Penggunaan IPA dalam sektor ini bertujuan untuk meningkatkan kualitas layanan transportasi sehingga dapat meningkatkan kepuasan pengguna dan mendorong penggunaan transportasi publik secara berkelanjutan.</w:t>
      </w:r>
    </w:p>
    <w:p w14:paraId="3DBC901C" w14:textId="3A534464" w:rsidR="003E47F3" w:rsidRDefault="003E47F3" w:rsidP="003E47F3">
      <w:pPr>
        <w:ind w:firstLine="709"/>
        <w:jc w:val="both"/>
        <w:rPr>
          <w:sz w:val="22"/>
          <w:szCs w:val="22"/>
        </w:rPr>
      </w:pPr>
      <w:r w:rsidRPr="003E47F3">
        <w:rPr>
          <w:sz w:val="22"/>
          <w:szCs w:val="22"/>
        </w:rPr>
        <w:t>Secara keseluruhan, kelima sektor tersebut menunjukkan bahwa IPA memiliki tingkat adaptabilitas yang tinggi dan dapat digunakan dalam berbagai konteks layanan. Perbedaan sektor hanya memengaruhi jenis atribut yang dianalisis, sementara konsep dasar IPA tetap sama, yaitu membandingkan tingkat kepentingan dan kinerja untuk menentukan prioritas perbaikan layanan.</w:t>
      </w:r>
    </w:p>
    <w:p w14:paraId="433C9F52" w14:textId="77777777" w:rsidR="00737EF5" w:rsidRDefault="00737EF5" w:rsidP="003E47F3">
      <w:pPr>
        <w:jc w:val="both"/>
        <w:rPr>
          <w:b/>
          <w:bCs/>
          <w:sz w:val="22"/>
          <w:szCs w:val="22"/>
        </w:rPr>
      </w:pPr>
    </w:p>
    <w:p w14:paraId="35AD276A" w14:textId="68EC105D" w:rsidR="003E47F3" w:rsidRPr="003E47F3" w:rsidRDefault="003E47F3" w:rsidP="003E47F3">
      <w:pPr>
        <w:jc w:val="both"/>
        <w:rPr>
          <w:b/>
          <w:bCs/>
          <w:sz w:val="22"/>
          <w:szCs w:val="22"/>
        </w:rPr>
      </w:pPr>
      <w:r w:rsidRPr="003E47F3">
        <w:rPr>
          <w:b/>
          <w:bCs/>
          <w:sz w:val="22"/>
          <w:szCs w:val="22"/>
        </w:rPr>
        <w:t xml:space="preserve">Kelebihan </w:t>
      </w:r>
      <w:r w:rsidRPr="00BF262B">
        <w:rPr>
          <w:b/>
          <w:bCs/>
          <w:i/>
          <w:iCs/>
          <w:sz w:val="22"/>
          <w:szCs w:val="22"/>
        </w:rPr>
        <w:t>Importance–Performance Analysis</w:t>
      </w:r>
      <w:r w:rsidRPr="003E47F3">
        <w:rPr>
          <w:b/>
          <w:bCs/>
          <w:sz w:val="22"/>
          <w:szCs w:val="22"/>
        </w:rPr>
        <w:t xml:space="preserve"> (IPA)</w:t>
      </w:r>
    </w:p>
    <w:p w14:paraId="1FBEA3A4" w14:textId="4ECDDCDB" w:rsidR="003E47F3" w:rsidRDefault="003E47F3" w:rsidP="003E47F3">
      <w:pPr>
        <w:ind w:firstLine="709"/>
        <w:jc w:val="both"/>
        <w:rPr>
          <w:sz w:val="22"/>
          <w:szCs w:val="22"/>
        </w:rPr>
      </w:pPr>
      <w:r w:rsidRPr="003E47F3">
        <w:rPr>
          <w:sz w:val="22"/>
          <w:szCs w:val="22"/>
        </w:rPr>
        <w:t xml:space="preserve">Berdasarkan hasil kajian literatur, model </w:t>
      </w:r>
      <w:r w:rsidRPr="00BF262B">
        <w:rPr>
          <w:i/>
          <w:iCs/>
          <w:sz w:val="22"/>
          <w:szCs w:val="22"/>
        </w:rPr>
        <w:t>Importance–Performance Analysis</w:t>
      </w:r>
      <w:r w:rsidRPr="003E47F3">
        <w:rPr>
          <w:sz w:val="22"/>
          <w:szCs w:val="22"/>
        </w:rPr>
        <w:t xml:space="preserve"> memiliki sejumlah keunggulan yang menjadikannya salah satu metode yang paling banyak digunakan dalam analisis kualitas layanan di berbagai sektor. Keunggulan tersebut tidak hanya terletak pada aspek teknis, tetapi juga pada kemudahan implementasi dan relevansinya dalam pengambilan keputusan.</w:t>
      </w:r>
    </w:p>
    <w:p w14:paraId="6BB20273" w14:textId="00A87B2D" w:rsidR="003E47F3" w:rsidRPr="003E47F3" w:rsidRDefault="003E47F3" w:rsidP="003E47F3">
      <w:pPr>
        <w:pStyle w:val="ListParagraph"/>
        <w:numPr>
          <w:ilvl w:val="0"/>
          <w:numId w:val="9"/>
        </w:numPr>
        <w:ind w:left="426" w:hanging="426"/>
        <w:jc w:val="both"/>
        <w:rPr>
          <w:sz w:val="22"/>
          <w:szCs w:val="22"/>
        </w:rPr>
      </w:pPr>
      <w:r w:rsidRPr="003E47F3">
        <w:rPr>
          <w:sz w:val="22"/>
          <w:szCs w:val="22"/>
        </w:rPr>
        <w:t>Sederhana dan Mudah Dipahami</w:t>
      </w:r>
    </w:p>
    <w:p w14:paraId="5DCFD616" w14:textId="0BA9EE83" w:rsidR="003E47F3" w:rsidRDefault="003E47F3" w:rsidP="003E47F3">
      <w:pPr>
        <w:ind w:firstLine="709"/>
        <w:jc w:val="both"/>
        <w:rPr>
          <w:sz w:val="22"/>
          <w:szCs w:val="22"/>
        </w:rPr>
      </w:pPr>
      <w:r w:rsidRPr="003E47F3">
        <w:rPr>
          <w:sz w:val="22"/>
          <w:szCs w:val="22"/>
        </w:rPr>
        <w:t>Salah satu kelebihan utama IPA adalah kesederhanaannya dalam konsep maupun penerapan. Model ini hanya menggunakan dua dimensi utama, yaitu tingkat kepentingan (</w:t>
      </w:r>
      <w:r w:rsidRPr="00BF262B">
        <w:rPr>
          <w:i/>
          <w:iCs/>
          <w:sz w:val="22"/>
          <w:szCs w:val="22"/>
        </w:rPr>
        <w:t>importance</w:t>
      </w:r>
      <w:r w:rsidRPr="003E47F3">
        <w:rPr>
          <w:sz w:val="22"/>
          <w:szCs w:val="22"/>
        </w:rPr>
        <w:t>) dan tingkat kinerja (</w:t>
      </w:r>
      <w:r w:rsidRPr="00BF262B">
        <w:rPr>
          <w:i/>
          <w:iCs/>
          <w:sz w:val="22"/>
          <w:szCs w:val="22"/>
        </w:rPr>
        <w:t>performance</w:t>
      </w:r>
      <w:r w:rsidRPr="003E47F3">
        <w:rPr>
          <w:sz w:val="22"/>
          <w:szCs w:val="22"/>
        </w:rPr>
        <w:t>), yang umumnya diperoleh melalui kuesioner. Kesederhanaan ini membuat IPA mudah dipahami oleh berbagai pihak, baik peneliti, praktisi, maupun pengambil kebijakan.</w:t>
      </w:r>
      <w:r>
        <w:rPr>
          <w:sz w:val="22"/>
          <w:szCs w:val="22"/>
        </w:rPr>
        <w:t xml:space="preserve"> </w:t>
      </w:r>
      <w:r w:rsidRPr="003E47F3">
        <w:rPr>
          <w:sz w:val="22"/>
          <w:szCs w:val="22"/>
        </w:rPr>
        <w:t xml:space="preserve">Dibandingkan dengan metode analisis lain yang memerlukan teknik </w:t>
      </w:r>
      <w:r w:rsidR="00737EF5">
        <w:rPr>
          <w:sz w:val="22"/>
          <w:szCs w:val="22"/>
        </w:rPr>
        <w:t>represent</w:t>
      </w:r>
      <w:r w:rsidRPr="003E47F3">
        <w:rPr>
          <w:sz w:val="22"/>
          <w:szCs w:val="22"/>
        </w:rPr>
        <w:t xml:space="preserve"> yang kompleks, IPA dapat diterapkan dengan analisis deskriptif sederhana. Hal ini memungkinkan penggunaan IPA dalam berbagai konteks organisasi, termasuk institusi dengan keterbatasan sumber daya analisis. Kesederhanaan ini juga menjadi alasan mengapa IPA banyak digunakan dalam penelitian akademik maupun evaluasi praktis di lapangan</w:t>
      </w:r>
      <w:r w:rsidR="00A740CE">
        <w:rPr>
          <w:sz w:val="22"/>
          <w:szCs w:val="22"/>
        </w:rPr>
        <w:t xml:space="preserve"> </w:t>
      </w:r>
      <w:r w:rsidR="00AB0B7D">
        <w:rPr>
          <w:sz w:val="22"/>
          <w:szCs w:val="22"/>
        </w:rPr>
        <w:fldChar w:fldCharType="begin"/>
      </w:r>
      <w:r w:rsidR="00AB0B7D">
        <w:rPr>
          <w:sz w:val="22"/>
          <w:szCs w:val="22"/>
        </w:rPr>
        <w:instrText xml:space="preserve"> ADDIN ZOTERO_ITEM CSL_CITATION {"citationID":"nKkqMnob","properties":{"formattedCitation":"(Lusianti &amp; Alifiana, 2018)","plainCitation":"(Lusianti &amp; Alifiana, 2018)","noteIndex":0},"citationItems":[{"id":1407,"uris":["http://zotero.org/users/9201054/items/HN5LT9PI"],"itemData":{"id":1407,"type":"article-journal","abstract":"Service quality, although intangible, remains crucial, so this study aims to find out student satisfaction index numbers and attributes that need to be followed up to improve the quality of service. The sample of 337 students from the Faculty of Economics and Business, Universitas Maria Kudus who were still active. The method used is the Importance-Performance Analysis approach. The results of this study prove that students have felt satisfied with the services provided.","container-title":"Jurnal Ilmiah Manajemen dan Bisnis","DOI":"10.30596/jimb.v19i2.2100","ISSN":"25804170","issue":"2","language":"id","license":"Copyright (c)","page":"117-123","source":"jurnal.umsu.ac.id","title":"Importance-Performance Analysis: Upaya Peningkatan Kualitas Layanan","title-short":"Importance-Performance Analysis","volume":"19","author":[{"family":"Lusianti","given":"Dina"},{"family":"Alifiana","given":"Mia Ajeng"}],"issued":{"date-parts":[["2018",10,29]]}}}],"schema":"https://github.com/citation-style-language/schema/raw/master/csl-citation.json"} </w:instrText>
      </w:r>
      <w:r w:rsidR="00AB0B7D">
        <w:rPr>
          <w:sz w:val="22"/>
          <w:szCs w:val="22"/>
        </w:rPr>
        <w:fldChar w:fldCharType="separate"/>
      </w:r>
      <w:r w:rsidR="00AB0B7D">
        <w:rPr>
          <w:noProof/>
          <w:sz w:val="22"/>
          <w:szCs w:val="22"/>
        </w:rPr>
        <w:t>(Lusianti &amp; Alifiana, 2018)</w:t>
      </w:r>
      <w:r w:rsidR="00AB0B7D">
        <w:rPr>
          <w:sz w:val="22"/>
          <w:szCs w:val="22"/>
        </w:rPr>
        <w:fldChar w:fldCharType="end"/>
      </w:r>
      <w:r w:rsidR="00AB0B7D">
        <w:rPr>
          <w:sz w:val="22"/>
          <w:szCs w:val="22"/>
        </w:rPr>
        <w:t>.</w:t>
      </w:r>
    </w:p>
    <w:p w14:paraId="0BA60E5E" w14:textId="3A968999" w:rsidR="005F66DE" w:rsidRPr="005F66DE" w:rsidRDefault="005F66DE" w:rsidP="005F66DE">
      <w:pPr>
        <w:pStyle w:val="ListParagraph"/>
        <w:numPr>
          <w:ilvl w:val="0"/>
          <w:numId w:val="9"/>
        </w:numPr>
        <w:ind w:left="426" w:hanging="426"/>
        <w:jc w:val="both"/>
        <w:rPr>
          <w:sz w:val="22"/>
          <w:szCs w:val="22"/>
        </w:rPr>
      </w:pPr>
      <w:r w:rsidRPr="005F66DE">
        <w:rPr>
          <w:sz w:val="22"/>
          <w:szCs w:val="22"/>
        </w:rPr>
        <w:t>Visualisasi melalui Diagram Kartesius</w:t>
      </w:r>
    </w:p>
    <w:p w14:paraId="24335930" w14:textId="6C96FD67" w:rsidR="005F66DE" w:rsidRDefault="005F66DE" w:rsidP="005F66DE">
      <w:pPr>
        <w:ind w:firstLine="709"/>
        <w:jc w:val="both"/>
        <w:rPr>
          <w:sz w:val="22"/>
          <w:szCs w:val="22"/>
        </w:rPr>
      </w:pPr>
      <w:r w:rsidRPr="005F66DE">
        <w:rPr>
          <w:sz w:val="22"/>
          <w:szCs w:val="22"/>
        </w:rPr>
        <w:t>Keunggulan lain dari IPA adalah kemampuannya dalam menyajikan hasil analisis dalam bentuk visual melalui diagram kartesius yang terbagi menjadi empat kuadran. Visualisasi ini mempermudah interpretasi hasil penelitian karena pengguna dapat langsung melihat posisi setiap atribut layanan berdasarkan tingkat kepentingan dan kinerjanya.</w:t>
      </w:r>
      <w:r>
        <w:rPr>
          <w:sz w:val="22"/>
          <w:szCs w:val="22"/>
        </w:rPr>
        <w:t xml:space="preserve"> </w:t>
      </w:r>
      <w:r w:rsidRPr="005F66DE">
        <w:rPr>
          <w:sz w:val="22"/>
          <w:szCs w:val="22"/>
        </w:rPr>
        <w:t>Dengan adanya pembagian kuadran</w:t>
      </w:r>
      <w:r w:rsidR="0065555B">
        <w:rPr>
          <w:sz w:val="22"/>
          <w:szCs w:val="22"/>
        </w:rPr>
        <w:t xml:space="preserve"> </w:t>
      </w:r>
      <w:r w:rsidRPr="0065555B">
        <w:rPr>
          <w:i/>
          <w:iCs/>
          <w:sz w:val="22"/>
          <w:szCs w:val="22"/>
        </w:rPr>
        <w:t>Concentrate Here</w:t>
      </w:r>
      <w:r w:rsidRPr="005F66DE">
        <w:rPr>
          <w:sz w:val="22"/>
          <w:szCs w:val="22"/>
        </w:rPr>
        <w:t xml:space="preserve">, </w:t>
      </w:r>
      <w:r w:rsidRPr="0065555B">
        <w:rPr>
          <w:i/>
          <w:iCs/>
          <w:sz w:val="22"/>
          <w:szCs w:val="22"/>
        </w:rPr>
        <w:t>Keep Up the Good Work</w:t>
      </w:r>
      <w:r w:rsidRPr="005F66DE">
        <w:rPr>
          <w:sz w:val="22"/>
          <w:szCs w:val="22"/>
        </w:rPr>
        <w:t xml:space="preserve">, </w:t>
      </w:r>
      <w:r w:rsidRPr="0065555B">
        <w:rPr>
          <w:i/>
          <w:iCs/>
          <w:sz w:val="22"/>
          <w:szCs w:val="22"/>
        </w:rPr>
        <w:t>Low Priority</w:t>
      </w:r>
      <w:r w:rsidRPr="005F66DE">
        <w:rPr>
          <w:sz w:val="22"/>
          <w:szCs w:val="22"/>
        </w:rPr>
        <w:t xml:space="preserve">, dan </w:t>
      </w:r>
      <w:r w:rsidRPr="0065555B">
        <w:rPr>
          <w:i/>
          <w:iCs/>
          <w:sz w:val="22"/>
          <w:szCs w:val="22"/>
        </w:rPr>
        <w:t>Possible Overkill</w:t>
      </w:r>
      <w:r w:rsidR="0065555B">
        <w:rPr>
          <w:sz w:val="22"/>
          <w:szCs w:val="22"/>
        </w:rPr>
        <w:t xml:space="preserve"> </w:t>
      </w:r>
      <w:r w:rsidRPr="005F66DE">
        <w:rPr>
          <w:sz w:val="22"/>
          <w:szCs w:val="22"/>
        </w:rPr>
        <w:t>organisasi dapat dengan cepat mengidentifikasi area yang memerlukan perhatian khusus. Representasi visual ini sangat membantu dalam komunikasi hasil analisis kepada pihak manajemen maupun pemangku kepentingan lainnya</w:t>
      </w:r>
      <w:r>
        <w:rPr>
          <w:sz w:val="22"/>
          <w:szCs w:val="22"/>
        </w:rPr>
        <w:t xml:space="preserve"> </w:t>
      </w:r>
      <w:r w:rsidR="00AB0B7D">
        <w:rPr>
          <w:sz w:val="22"/>
          <w:szCs w:val="22"/>
        </w:rPr>
        <w:fldChar w:fldCharType="begin"/>
      </w:r>
      <w:r w:rsidR="00AB0B7D">
        <w:rPr>
          <w:sz w:val="22"/>
          <w:szCs w:val="22"/>
        </w:rPr>
        <w:instrText xml:space="preserve"> ADDIN ZOTERO_ITEM CSL_CITATION {"citationID":"TBxn1FjH","properties":{"formattedCitation":"(Lakkoju, 2016)","plainCitation":"(Lakkoju, 2016)","noteIndex":0},"citationItems":[{"id":1125,"uris":["http://zotero.org/users/9201054/items/97ENMKB2"],"itemData":{"id":1125,"type":"article-journal","abstract":"This study evaluates service quality perceptions of two groups of students engaged in management education.\nIt identifies the most influential characteristics as quality of lectures, quality of seminars, knowledge and experience of academic staff and career services. The least influential characteristics are: willingness of the academic staff to provide individual attention and physical appearance of the institution. Importance-Performance Matrix of the first year recognizes all 24 characteristics as areas to maintain while that of the final year indicates the quality of seminars, social opportunities, careers service, internal student feedback system, etc. as areas to be improved. Overall, the study clearly notices declining quality from preceding year to succeeding year on several fronts.","container-title":"Indian journal of industrial relations","journalAbbreviation":"Indian journal of industrial relations","page":"144-156","source":"ResearchGate","title":"Importance-Performance Analysis of Service Quality in Higher Education: a Case Study","title-short":"Importance-Performance Analysis of Service Quality in Higher Education","volume":"52","author":[{"family":"Lakkoju","given":"Srinivas"}],"issued":{"date-parts":[["2016",7,15]]}}}],"schema":"https://github.com/citation-style-language/schema/raw/master/csl-citation.json"} </w:instrText>
      </w:r>
      <w:r w:rsidR="00AB0B7D">
        <w:rPr>
          <w:sz w:val="22"/>
          <w:szCs w:val="22"/>
        </w:rPr>
        <w:fldChar w:fldCharType="separate"/>
      </w:r>
      <w:r w:rsidR="00AB0B7D">
        <w:rPr>
          <w:noProof/>
          <w:sz w:val="22"/>
          <w:szCs w:val="22"/>
        </w:rPr>
        <w:t>(Lakkoju, 2016)</w:t>
      </w:r>
      <w:r w:rsidR="00AB0B7D">
        <w:rPr>
          <w:sz w:val="22"/>
          <w:szCs w:val="22"/>
        </w:rPr>
        <w:fldChar w:fldCharType="end"/>
      </w:r>
      <w:r w:rsidR="00AB0B7D">
        <w:rPr>
          <w:sz w:val="22"/>
          <w:szCs w:val="22"/>
        </w:rPr>
        <w:t>.</w:t>
      </w:r>
    </w:p>
    <w:p w14:paraId="6D06FCD1" w14:textId="2B16971E" w:rsidR="005F66DE" w:rsidRPr="005F66DE" w:rsidRDefault="005F66DE" w:rsidP="005F66DE">
      <w:pPr>
        <w:pStyle w:val="ListParagraph"/>
        <w:numPr>
          <w:ilvl w:val="0"/>
          <w:numId w:val="9"/>
        </w:numPr>
        <w:ind w:left="426" w:hanging="426"/>
        <w:jc w:val="both"/>
        <w:rPr>
          <w:sz w:val="22"/>
          <w:szCs w:val="22"/>
        </w:rPr>
      </w:pPr>
      <w:r w:rsidRPr="005F66DE">
        <w:rPr>
          <w:sz w:val="22"/>
          <w:szCs w:val="22"/>
        </w:rPr>
        <w:t>Membantu Menentukan Prioritas Perbaikan Layanan</w:t>
      </w:r>
    </w:p>
    <w:p w14:paraId="1D762A48" w14:textId="2CBD3BDD" w:rsidR="005F66DE" w:rsidRDefault="005F66DE" w:rsidP="005F66DE">
      <w:pPr>
        <w:ind w:firstLine="709"/>
        <w:jc w:val="both"/>
        <w:rPr>
          <w:sz w:val="22"/>
          <w:szCs w:val="22"/>
        </w:rPr>
      </w:pPr>
      <w:r w:rsidRPr="005F66DE">
        <w:rPr>
          <w:sz w:val="22"/>
          <w:szCs w:val="22"/>
        </w:rPr>
        <w:t>IPA memiliki keunggulan strategis dalam membantu organisasi menentukan prioritas perbaikan layanan. Dengan memetakan atribut layanan ke dalam empat kuadran, metode ini memberikan informasi yang jelas mengenai atribut mana yang harus segera diperbaiki, dipertahankan, atau bahkan dikurangi prioritasnya.</w:t>
      </w:r>
      <w:r>
        <w:rPr>
          <w:sz w:val="22"/>
          <w:szCs w:val="22"/>
        </w:rPr>
        <w:t xml:space="preserve"> </w:t>
      </w:r>
      <w:r w:rsidRPr="005F66DE">
        <w:rPr>
          <w:sz w:val="22"/>
          <w:szCs w:val="22"/>
        </w:rPr>
        <w:t>Kemampuan ini sangat penting dalam konteks pengelolaan sumber daya yang terbatas. Organisasi dapat mengalokasikan sumber daya secara lebih efektif dengan fokus pada atribut yang berada pada kuadran prioritas utama. Hal ini menjadikan IPA tidak hanya sebagai alat evaluasi, tetapi juga sebagai alat pendukung pengambilan keputusan</w:t>
      </w:r>
      <w:r>
        <w:rPr>
          <w:sz w:val="22"/>
          <w:szCs w:val="22"/>
        </w:rPr>
        <w:t xml:space="preserve">. </w:t>
      </w:r>
      <w:r w:rsidRPr="005F66DE">
        <w:rPr>
          <w:sz w:val="22"/>
          <w:szCs w:val="22"/>
        </w:rPr>
        <w:t>Secara keseluruhan, kelebihan-kelebihan tersebut menjadikan IPA sebagai metode yang praktis, komunikatif, dan strategis dalam evaluasi kualitas layanan. Namun demikian, keunggulan tersebut juga perlu dipahami secara kritis karena dalam beberapa kondisi dapat diimbangi oleh keterbatasan tertentu</w:t>
      </w:r>
      <w:r>
        <w:rPr>
          <w:sz w:val="22"/>
          <w:szCs w:val="22"/>
        </w:rPr>
        <w:t xml:space="preserve"> </w:t>
      </w:r>
      <w:r w:rsidR="00AB0B7D">
        <w:rPr>
          <w:sz w:val="22"/>
          <w:szCs w:val="22"/>
        </w:rPr>
        <w:fldChar w:fldCharType="begin"/>
      </w:r>
      <w:r w:rsidR="00AB0B7D">
        <w:rPr>
          <w:sz w:val="22"/>
          <w:szCs w:val="22"/>
        </w:rPr>
        <w:instrText xml:space="preserve"> ADDIN ZOTERO_ITEM CSL_CITATION {"citationID":"68HOs16a","properties":{"formattedCitation":"(Ghozi et al., 2019)","plainCitation":"(Ghozi et al., 2019)","noteIndex":0},"citationItems":[{"id":1427,"uris":["http://zotero.org/users/9201054/items/NMN8EKS3"],"itemData":{"id":1427,"type":"article-journal","abstract":"Penelitian ini mengukur kinerja kualitas pelayanan yang diberikan Politeknik Negeri Balikpapan melalui persepi kinerja yang dinilai mahasiswanya. Kuisioner berbasis HEdPERF dikembangkan dalam pengambilan data. Dari 369 kuisioner yang diisi responden, hanya 235  yang dinyatakan valid dan dianalisis. Analisis data dilakukan melalui dua analisis, yaitu (1) penghitungan  Customer Satisfaction Index (CSI);   dan   (2)    Importance Performance Analysis (IPA).  Nilai CSI yang diperoleh adalah 75, 42% yang masuk kategori puas. Sedangkan pada analisis IPA didapat bahwa 10 indikator berada diposisi kuadran I. Daerah dimana kelemahan terbesar dari kualitas pelayanan, dan membutuhkan perhatian manajerial yang mendesak untuk meningkatkan kinerja kualitas pelayanan.   This study measures the performance of service quality provided by Balikpapan State Polytechnic through the perceived performance of students. The HEdPERF-based questionnaire was developed in the collection of data. Only 235 out of 369 completed questionnaires are valid. Data analysis was carried out through two analysis i.e., (1) measurement of Customer Satisfaction Index (CSI), and (2) Importance Performance Analysis (IPA). The CSI value obtained was 75.42% in the satisfied category. Whereas the result of IPA analysis showed that ten indicators were positioned in quadrant I. The indicators were the greatest weakness of service quality, and requiring urgent managerial attention to improve the quality of service performance.","container-title":"Journal of Data Analysis","DOI":"10.24815/jda.v2i1.14287","ISSN":"2623-2286","issue":"1","language":"id","license":"Copyright (c) 2019 Journal of Data Analysis","page":"31-42","source":"jurnal.usk.ac.id","title":"Analisis Kinerja Layanan Perguruan Tinggi Menggunakan Customer Satisfaction Index (CSI) dan Importance Performance Analysis (IPA)","volume":"2","author":[{"family":"Ghozi","given":"Saiful"},{"family":"Rakim","given":"Aditya Rakhman"},{"family":"Mahfud","given":"Mahfud"}],"issued":{"date-parts":[["2019",12,30]]}}}],"schema":"https://github.com/citation-style-language/schema/raw/master/csl-citation.json"} </w:instrText>
      </w:r>
      <w:r w:rsidR="00AB0B7D">
        <w:rPr>
          <w:sz w:val="22"/>
          <w:szCs w:val="22"/>
        </w:rPr>
        <w:fldChar w:fldCharType="separate"/>
      </w:r>
      <w:r w:rsidR="00AB0B7D">
        <w:rPr>
          <w:noProof/>
          <w:sz w:val="22"/>
          <w:szCs w:val="22"/>
        </w:rPr>
        <w:t>(Ghozi et al., 2019)</w:t>
      </w:r>
      <w:r w:rsidR="00AB0B7D">
        <w:rPr>
          <w:sz w:val="22"/>
          <w:szCs w:val="22"/>
        </w:rPr>
        <w:fldChar w:fldCharType="end"/>
      </w:r>
      <w:r w:rsidRPr="005F66DE">
        <w:rPr>
          <w:sz w:val="22"/>
          <w:szCs w:val="22"/>
        </w:rPr>
        <w:t>.</w:t>
      </w:r>
    </w:p>
    <w:p w14:paraId="5D7C979E" w14:textId="77777777" w:rsidR="005F66DE" w:rsidRDefault="005F66DE" w:rsidP="005F66DE">
      <w:pPr>
        <w:jc w:val="both"/>
        <w:rPr>
          <w:sz w:val="22"/>
          <w:szCs w:val="22"/>
        </w:rPr>
      </w:pPr>
    </w:p>
    <w:p w14:paraId="3CF1E12B" w14:textId="7710E05F" w:rsidR="005F66DE" w:rsidRPr="005F66DE" w:rsidRDefault="005F66DE" w:rsidP="005F66DE">
      <w:pPr>
        <w:jc w:val="both"/>
        <w:rPr>
          <w:b/>
          <w:bCs/>
          <w:sz w:val="22"/>
          <w:szCs w:val="22"/>
        </w:rPr>
      </w:pPr>
      <w:r w:rsidRPr="005F66DE">
        <w:rPr>
          <w:b/>
          <w:bCs/>
          <w:sz w:val="22"/>
          <w:szCs w:val="22"/>
        </w:rPr>
        <w:t xml:space="preserve">Kelemahan </w:t>
      </w:r>
      <w:r w:rsidRPr="00BF262B">
        <w:rPr>
          <w:b/>
          <w:bCs/>
          <w:i/>
          <w:iCs/>
          <w:sz w:val="22"/>
          <w:szCs w:val="22"/>
        </w:rPr>
        <w:t>Importance–Performance Analysis</w:t>
      </w:r>
      <w:r w:rsidRPr="005F66DE">
        <w:rPr>
          <w:b/>
          <w:bCs/>
          <w:sz w:val="22"/>
          <w:szCs w:val="22"/>
        </w:rPr>
        <w:t xml:space="preserve"> (IPA)</w:t>
      </w:r>
    </w:p>
    <w:p w14:paraId="5D7222AB" w14:textId="72AE57E9" w:rsidR="0045774E" w:rsidRPr="005F66DE" w:rsidRDefault="005F66DE" w:rsidP="00AB0B7D">
      <w:pPr>
        <w:ind w:firstLine="709"/>
        <w:jc w:val="both"/>
        <w:rPr>
          <w:sz w:val="22"/>
          <w:szCs w:val="22"/>
        </w:rPr>
      </w:pPr>
      <w:r w:rsidRPr="005F66DE">
        <w:rPr>
          <w:sz w:val="22"/>
          <w:szCs w:val="22"/>
        </w:rPr>
        <w:t xml:space="preserve">Meskipun model </w:t>
      </w:r>
      <w:r w:rsidRPr="00BF262B">
        <w:rPr>
          <w:i/>
          <w:iCs/>
          <w:sz w:val="22"/>
          <w:szCs w:val="22"/>
        </w:rPr>
        <w:t>Importance–Performance Analysis</w:t>
      </w:r>
      <w:r w:rsidRPr="005F66DE">
        <w:rPr>
          <w:sz w:val="22"/>
          <w:szCs w:val="22"/>
        </w:rPr>
        <w:t xml:space="preserve"> memiliki berbagai keunggulan, hasil kajian literatur menunjukkan bahwa metode ini juga memiliki sejumlah keterbatasan yang perlu diperhatikan dalam penggunaannya. Pemahaman terhadap kelemahan ini penting agar interpretasi hasil analisis tidak menimbulkan bias atau </w:t>
      </w:r>
      <w:r w:rsidR="00737EF5">
        <w:rPr>
          <w:sz w:val="22"/>
          <w:szCs w:val="22"/>
        </w:rPr>
        <w:t>representa</w:t>
      </w:r>
      <w:r w:rsidRPr="005F66DE">
        <w:rPr>
          <w:sz w:val="22"/>
          <w:szCs w:val="22"/>
        </w:rPr>
        <w:t xml:space="preserve"> yang kurang tepat.</w:t>
      </w:r>
    </w:p>
    <w:p w14:paraId="17528AAF" w14:textId="323CA301" w:rsidR="005F66DE" w:rsidRPr="005F66DE" w:rsidRDefault="005F66DE" w:rsidP="005F66DE">
      <w:pPr>
        <w:pStyle w:val="ListParagraph"/>
        <w:numPr>
          <w:ilvl w:val="0"/>
          <w:numId w:val="10"/>
        </w:numPr>
        <w:ind w:left="426" w:hanging="426"/>
        <w:jc w:val="both"/>
        <w:rPr>
          <w:sz w:val="22"/>
          <w:szCs w:val="22"/>
        </w:rPr>
      </w:pPr>
      <w:r w:rsidRPr="005F66DE">
        <w:rPr>
          <w:sz w:val="22"/>
          <w:szCs w:val="22"/>
        </w:rPr>
        <w:lastRenderedPageBreak/>
        <w:t>Subjektivitas Responden</w:t>
      </w:r>
    </w:p>
    <w:p w14:paraId="1D617DD7" w14:textId="7DAC8E0D" w:rsidR="005F66DE" w:rsidRDefault="005F66DE" w:rsidP="005F66DE">
      <w:pPr>
        <w:ind w:firstLine="709"/>
        <w:jc w:val="both"/>
        <w:rPr>
          <w:sz w:val="22"/>
          <w:szCs w:val="22"/>
        </w:rPr>
      </w:pPr>
      <w:r w:rsidRPr="005F66DE">
        <w:rPr>
          <w:sz w:val="22"/>
          <w:szCs w:val="22"/>
        </w:rPr>
        <w:t xml:space="preserve">Salah satu kelemahan utama IPA adalah tingginya ketergantungan pada persepsi subjektif responden. Data yang digunakan dalam IPA umumnya diperoleh melalui kuesioner yang mengukur tingkat kepentingan dan kinerja berdasarkan penilaian individu. Persepsi ini dapat dipengaruhi oleh berbagai </w:t>
      </w:r>
      <w:r w:rsidR="00737EF5">
        <w:rPr>
          <w:sz w:val="22"/>
          <w:szCs w:val="22"/>
        </w:rPr>
        <w:t>repres</w:t>
      </w:r>
      <w:r w:rsidRPr="005F66DE">
        <w:rPr>
          <w:sz w:val="22"/>
          <w:szCs w:val="22"/>
        </w:rPr>
        <w:t xml:space="preserve"> seperti pengalaman pribadi, ekspektasi, latar belakang, dan kondisi emosional responden saat mengisi kuesioner.</w:t>
      </w:r>
      <w:r>
        <w:rPr>
          <w:sz w:val="22"/>
          <w:szCs w:val="22"/>
        </w:rPr>
        <w:t xml:space="preserve"> </w:t>
      </w:r>
      <w:r w:rsidRPr="005F66DE">
        <w:rPr>
          <w:sz w:val="22"/>
          <w:szCs w:val="22"/>
        </w:rPr>
        <w:t xml:space="preserve">Akibatnya, hasil analisis IPA dapat bervariasi tergantung pada karakteristik responden yang terlibat. Hal ini berpotensi menimbulkan bias dalam penentuan prioritas layanan, terutama jika sampel yang digunakan tidak </w:t>
      </w:r>
      <w:r w:rsidR="00737EF5">
        <w:rPr>
          <w:sz w:val="22"/>
          <w:szCs w:val="22"/>
        </w:rPr>
        <w:t>representati</w:t>
      </w:r>
      <w:r w:rsidR="00931433">
        <w:rPr>
          <w:sz w:val="22"/>
          <w:szCs w:val="22"/>
        </w:rPr>
        <w:t>f</w:t>
      </w:r>
      <w:r w:rsidR="00737EF5">
        <w:rPr>
          <w:sz w:val="22"/>
          <w:szCs w:val="22"/>
        </w:rPr>
        <w:t xml:space="preserve"> </w:t>
      </w:r>
      <w:r w:rsidR="00AB0B7D">
        <w:rPr>
          <w:sz w:val="22"/>
          <w:szCs w:val="22"/>
        </w:rPr>
        <w:fldChar w:fldCharType="begin"/>
      </w:r>
      <w:r w:rsidR="00AB0B7D">
        <w:rPr>
          <w:sz w:val="22"/>
          <w:szCs w:val="22"/>
        </w:rPr>
        <w:instrText xml:space="preserve"> ADDIN ZOTERO_ITEM CSL_CITATION {"citationID":"saPNyOk2","properties":{"formattedCitation":"(Lakkoju, 2016)","plainCitation":"(Lakkoju, 2016)","noteIndex":0},"citationItems":[{"id":1125,"uris":["http://zotero.org/users/9201054/items/97ENMKB2"],"itemData":{"id":1125,"type":"article-journal","abstract":"This study evaluates service quality perceptions of two groups of students engaged in management education.\nIt identifies the most influential characteristics as quality of lectures, quality of seminars, knowledge and experience of academic staff and career services. The least influential characteristics are: willingness of the academic staff to provide individual attention and physical appearance of the institution. Importance-Performance Matrix of the first year recognizes all 24 characteristics as areas to maintain while that of the final year indicates the quality of seminars, social opportunities, careers service, internal student feedback system, etc. as areas to be improved. Overall, the study clearly notices declining quality from preceding year to succeeding year on several fronts.","container-title":"Indian journal of industrial relations","journalAbbreviation":"Indian journal of industrial relations","page":"144-156","source":"ResearchGate","title":"Importance-Performance Analysis of Service Quality in Higher Education: a Case Study","title-short":"Importance-Performance Analysis of Service Quality in Higher Education","volume":"52","author":[{"family":"Lakkoju","given":"Srinivas"}],"issued":{"date-parts":[["2016",7,15]]}}}],"schema":"https://github.com/citation-style-language/schema/raw/master/csl-citation.json"} </w:instrText>
      </w:r>
      <w:r w:rsidR="00AB0B7D">
        <w:rPr>
          <w:sz w:val="22"/>
          <w:szCs w:val="22"/>
        </w:rPr>
        <w:fldChar w:fldCharType="separate"/>
      </w:r>
      <w:r w:rsidR="00AB0B7D">
        <w:rPr>
          <w:noProof/>
          <w:sz w:val="22"/>
          <w:szCs w:val="22"/>
        </w:rPr>
        <w:t>(Lakkoju, 2016)</w:t>
      </w:r>
      <w:r w:rsidR="00AB0B7D">
        <w:rPr>
          <w:sz w:val="22"/>
          <w:szCs w:val="22"/>
        </w:rPr>
        <w:fldChar w:fldCharType="end"/>
      </w:r>
      <w:r w:rsidRPr="005F66DE">
        <w:rPr>
          <w:sz w:val="22"/>
          <w:szCs w:val="22"/>
        </w:rPr>
        <w:t>.</w:t>
      </w:r>
    </w:p>
    <w:p w14:paraId="4237696D" w14:textId="263DC5E2" w:rsidR="005F66DE" w:rsidRPr="005F66DE" w:rsidRDefault="005F66DE" w:rsidP="005F66DE">
      <w:pPr>
        <w:pStyle w:val="ListParagraph"/>
        <w:numPr>
          <w:ilvl w:val="0"/>
          <w:numId w:val="10"/>
        </w:numPr>
        <w:ind w:left="426" w:hanging="426"/>
        <w:jc w:val="both"/>
        <w:rPr>
          <w:sz w:val="22"/>
          <w:szCs w:val="22"/>
        </w:rPr>
      </w:pPr>
      <w:r w:rsidRPr="005F66DE">
        <w:rPr>
          <w:sz w:val="22"/>
          <w:szCs w:val="22"/>
        </w:rPr>
        <w:t>Perbedaan Penentuan Titik Tengah (</w:t>
      </w:r>
      <w:r w:rsidRPr="00BF262B">
        <w:rPr>
          <w:i/>
          <w:iCs/>
          <w:sz w:val="22"/>
          <w:szCs w:val="22"/>
        </w:rPr>
        <w:t>Crosshair</w:t>
      </w:r>
      <w:r w:rsidRPr="005F66DE">
        <w:rPr>
          <w:sz w:val="22"/>
          <w:szCs w:val="22"/>
        </w:rPr>
        <w:t>)</w:t>
      </w:r>
    </w:p>
    <w:p w14:paraId="25BE96F5" w14:textId="0F369E51" w:rsidR="005F66DE" w:rsidRDefault="005F66DE" w:rsidP="00737EF5">
      <w:pPr>
        <w:ind w:firstLine="709"/>
        <w:jc w:val="both"/>
        <w:rPr>
          <w:sz w:val="22"/>
          <w:szCs w:val="22"/>
        </w:rPr>
      </w:pPr>
      <w:r w:rsidRPr="005F66DE">
        <w:rPr>
          <w:sz w:val="22"/>
          <w:szCs w:val="22"/>
        </w:rPr>
        <w:t>Kelemahan lain dari IPA terletak pada penentuan titik tengah (</w:t>
      </w:r>
      <w:r w:rsidRPr="00BF262B">
        <w:rPr>
          <w:i/>
          <w:iCs/>
          <w:sz w:val="22"/>
          <w:szCs w:val="22"/>
        </w:rPr>
        <w:t>crosshair</w:t>
      </w:r>
      <w:r w:rsidRPr="005F66DE">
        <w:rPr>
          <w:sz w:val="22"/>
          <w:szCs w:val="22"/>
        </w:rPr>
        <w:t>) yang digunakan untuk membagi diagram kartesius menjadi empat kuadran. Dalam praktiknya, peneliti dapat menggunakan nilai rata-rata (</w:t>
      </w:r>
      <w:r w:rsidRPr="00BF262B">
        <w:rPr>
          <w:i/>
          <w:iCs/>
          <w:sz w:val="22"/>
          <w:szCs w:val="22"/>
        </w:rPr>
        <w:t>mean</w:t>
      </w:r>
      <w:r w:rsidRPr="005F66DE">
        <w:rPr>
          <w:sz w:val="22"/>
          <w:szCs w:val="22"/>
        </w:rPr>
        <w:t xml:space="preserve">), </w:t>
      </w:r>
      <w:r w:rsidRPr="00BF262B">
        <w:rPr>
          <w:i/>
          <w:iCs/>
          <w:sz w:val="22"/>
          <w:szCs w:val="22"/>
        </w:rPr>
        <w:t>median</w:t>
      </w:r>
      <w:r w:rsidRPr="005F66DE">
        <w:rPr>
          <w:sz w:val="22"/>
          <w:szCs w:val="22"/>
        </w:rPr>
        <w:t>, atau bahkan nilai skala tertentu sebagai titik potong.</w:t>
      </w:r>
      <w:r>
        <w:rPr>
          <w:sz w:val="22"/>
          <w:szCs w:val="22"/>
        </w:rPr>
        <w:t xml:space="preserve"> </w:t>
      </w:r>
      <w:r w:rsidRPr="005F66DE">
        <w:rPr>
          <w:sz w:val="22"/>
          <w:szCs w:val="22"/>
        </w:rPr>
        <w:t>Perbedaan metode penentuan titik tengah ini dapat menghasilkan pemetaan kuadran yang berbeda, meskipun menggunakan data yang sama. Hal ini menyebabkan interpretasi hasil menjadi kurang konsisten antarpenelitian dan berpotensi memengaruhi keputusan yang diambil berdasarkan analisis tersebut.</w:t>
      </w:r>
      <w:r w:rsidR="00737EF5">
        <w:rPr>
          <w:sz w:val="22"/>
          <w:szCs w:val="22"/>
        </w:rPr>
        <w:t xml:space="preserve"> </w:t>
      </w:r>
      <w:r w:rsidR="00737EF5" w:rsidRPr="00737EF5">
        <w:rPr>
          <w:sz w:val="22"/>
          <w:szCs w:val="22"/>
        </w:rPr>
        <w:t>IPA hanya berfungsi sebagai alat pemetaan atribut layanan berdasarkan dua dimensi, tanpa menjelaskan hubungan sebab-akibat antar variabel. Dengan kata lain, IPA tidak dapat menunjukkan apakah suatu atribut secara langsung memengaruhi kepuasan atau loyalitas pengguna.</w:t>
      </w:r>
      <w:r w:rsidR="00737EF5">
        <w:rPr>
          <w:sz w:val="22"/>
          <w:szCs w:val="22"/>
        </w:rPr>
        <w:t xml:space="preserve"> </w:t>
      </w:r>
      <w:r w:rsidR="00737EF5" w:rsidRPr="00737EF5">
        <w:rPr>
          <w:sz w:val="22"/>
          <w:szCs w:val="22"/>
        </w:rPr>
        <w:t xml:space="preserve">Keterbatasan ini membuat IPA kurang memadai jika digunakan sebagai satu-satunya metode analisis dalam penelitian yang membutuhkan pemahaman hubungan kausal. Oleh karena itu, IPA sering dikombinasikan dengan metode lain yang lebih mampu menjelaskan hubungan antar </w:t>
      </w:r>
      <w:r w:rsidR="00AB0B7D">
        <w:rPr>
          <w:sz w:val="22"/>
          <w:szCs w:val="22"/>
        </w:rPr>
        <w:t xml:space="preserve">variabel </w:t>
      </w:r>
      <w:r w:rsidR="00AB0B7D">
        <w:rPr>
          <w:sz w:val="22"/>
          <w:szCs w:val="22"/>
        </w:rPr>
        <w:fldChar w:fldCharType="begin"/>
      </w:r>
      <w:r w:rsidR="00AB0B7D">
        <w:rPr>
          <w:sz w:val="22"/>
          <w:szCs w:val="22"/>
        </w:rPr>
        <w:instrText xml:space="preserve"> ADDIN ZOTERO_ITEM CSL_CITATION {"citationID":"migrfeDE","properties":{"formattedCitation":"(Lusianti &amp; Alifiana, 2018)","plainCitation":"(Lusianti &amp; Alifiana, 2018)","noteIndex":0},"citationItems":[{"id":1407,"uris":["http://zotero.org/users/9201054/items/HN5LT9PI"],"itemData":{"id":1407,"type":"article-journal","abstract":"Service quality, although intangible, remains crucial, so this study aims to find out student satisfaction index numbers and attributes that need to be followed up to improve the quality of service. The sample of 337 students from the Faculty of Economics and Business, Universitas Maria Kudus who were still active. The method used is the Importance-Performance Analysis approach. The results of this study prove that students have felt satisfied with the services provided.","container-title":"Jurnal Ilmiah Manajemen dan Bisnis","DOI":"10.30596/jimb.v19i2.2100","ISSN":"25804170","issue":"2","language":"id","license":"Copyright (c)","page":"117-123","source":"jurnal.umsu.ac.id","title":"Importance-Performance Analysis: Upaya Peningkatan Kualitas Layanan","title-short":"Importance-Performance Analysis","volume":"19","author":[{"family":"Lusianti","given":"Dina"},{"family":"Alifiana","given":"Mia Ajeng"}],"issued":{"date-parts":[["2018",10,29]]}}}],"schema":"https://github.com/citation-style-language/schema/raw/master/csl-citation.json"} </w:instrText>
      </w:r>
      <w:r w:rsidR="00AB0B7D">
        <w:rPr>
          <w:sz w:val="22"/>
          <w:szCs w:val="22"/>
        </w:rPr>
        <w:fldChar w:fldCharType="separate"/>
      </w:r>
      <w:r w:rsidR="00AB0B7D">
        <w:rPr>
          <w:noProof/>
          <w:sz w:val="22"/>
          <w:szCs w:val="22"/>
        </w:rPr>
        <w:t>(Lusianti &amp; Alifiana, 2018)</w:t>
      </w:r>
      <w:r w:rsidR="00AB0B7D">
        <w:rPr>
          <w:sz w:val="22"/>
          <w:szCs w:val="22"/>
        </w:rPr>
        <w:fldChar w:fldCharType="end"/>
      </w:r>
      <w:r w:rsidR="00737EF5" w:rsidRPr="00737EF5">
        <w:rPr>
          <w:sz w:val="22"/>
          <w:szCs w:val="22"/>
        </w:rPr>
        <w:t>.</w:t>
      </w:r>
    </w:p>
    <w:p w14:paraId="6C43A202" w14:textId="10FEAD3A" w:rsidR="00737EF5" w:rsidRPr="00737EF5" w:rsidRDefault="00737EF5" w:rsidP="00737EF5">
      <w:pPr>
        <w:pStyle w:val="ListParagraph"/>
        <w:numPr>
          <w:ilvl w:val="0"/>
          <w:numId w:val="10"/>
        </w:numPr>
        <w:ind w:left="426" w:hanging="426"/>
        <w:jc w:val="both"/>
        <w:rPr>
          <w:sz w:val="22"/>
          <w:szCs w:val="22"/>
        </w:rPr>
      </w:pPr>
      <w:r w:rsidRPr="00737EF5">
        <w:rPr>
          <w:sz w:val="22"/>
          <w:szCs w:val="22"/>
        </w:rPr>
        <w:t>Tidak Menggambarkan Hubungan Sebab-Akibat</w:t>
      </w:r>
    </w:p>
    <w:p w14:paraId="3BD30127" w14:textId="6ABD289F" w:rsidR="00737EF5" w:rsidRDefault="00737EF5" w:rsidP="00737EF5">
      <w:pPr>
        <w:ind w:firstLine="709"/>
        <w:jc w:val="both"/>
        <w:rPr>
          <w:sz w:val="22"/>
          <w:szCs w:val="22"/>
        </w:rPr>
      </w:pPr>
      <w:r w:rsidRPr="00737EF5">
        <w:rPr>
          <w:sz w:val="22"/>
          <w:szCs w:val="22"/>
        </w:rPr>
        <w:t>IPA hanya berfungsi sebagai alat pemetaan atribut layanan berdasarkan dua dimensi, tanpa menjelaskan hubungan sebab-akibat antar variabel. Dengan kata lain, IPA tidak dapat menunjukkan apakah suatu atribut secara langsung memengaruhi kepuasan atau loyalitas pengguna.</w:t>
      </w:r>
      <w:r>
        <w:rPr>
          <w:sz w:val="22"/>
          <w:szCs w:val="22"/>
        </w:rPr>
        <w:t xml:space="preserve"> </w:t>
      </w:r>
      <w:r w:rsidRPr="00737EF5">
        <w:rPr>
          <w:sz w:val="22"/>
          <w:szCs w:val="22"/>
        </w:rPr>
        <w:t xml:space="preserve">Keterbatasan ini membuat IPA kurang memadai jika digunakan sebagai satu-satunya metode analisis dalam penelitian yang membutuhkan pemahaman hubungan kausal. Oleh karena itu, IPA sering dikombinasikan dengan metode lain yang lebih mampu menjelaskan hubungan antar </w:t>
      </w:r>
      <w:r>
        <w:rPr>
          <w:sz w:val="22"/>
          <w:szCs w:val="22"/>
        </w:rPr>
        <w:t xml:space="preserve">variable </w:t>
      </w:r>
      <w:r w:rsidR="00AB0B7D">
        <w:rPr>
          <w:sz w:val="22"/>
          <w:szCs w:val="22"/>
        </w:rPr>
        <w:fldChar w:fldCharType="begin"/>
      </w:r>
      <w:r w:rsidR="00AB0B7D">
        <w:rPr>
          <w:sz w:val="22"/>
          <w:szCs w:val="22"/>
        </w:rPr>
        <w:instrText xml:space="preserve"> ADDIN ZOTERO_ITEM CSL_CITATION {"citationID":"2Q7qQ3Jj","properties":{"formattedCitation":"(Puspita &amp; Aryanny, 2024)","plainCitation":"(Puspita &amp; Aryanny, 2024)","noteIndex":0},"citationItems":[{"id":1405,"uris":["http://zotero.org/users/9201054/items/ZMSVJKE8"],"itemData":{"id":1405,"type":"article-journal","abstract":"Community health center is a health services in Indonesia that aims to organize first-level public health efforts. The current condition observed in level one health centers in Indonesia relates to the services provided. A large portion of patients who have experienced the services express dissatisfaction with the level of service provided. This research aims  to determine the quality of service in community health center and provide advices to improve the quality of health center services. The method used in this research is the Servperf method and Importance Performance Analysis. Based on research with the service performance method, the mean performance level is 3,39 and the mean importance level is 4,38. Meanwhile, the Importance Performance Analysis obtained the level of conformity between performance and importance is 77,49% with seven atrributes of service quality dimensions that enter quadrant I and are the top priority for improvement. The proposed improvements are made to improve the quality of health center services in the future by adjusting the main priority attributes of improvements to the Importance Performance Analysis diagram.","container-title":"Indonesian Journal of Computer Science","DOI":"10.33022/ijcs.v13i3.3949","ISSN":"2549-7286, 2302-4364","issue":"3","journalAbbreviation":"ijcs","language":"en","license":"https://creativecommons.org/licenses/by-sa/4.0","source":"DOI.org (Crossref)","title":"Analysis Quality of Service using Service Performance and Importance Performance Analysis Method at Community Health Center","URL":"http://ijcs.net/ijcs/index.php/ijcs/article/view/3949","volume":"13","author":[{"family":"Puspita","given":"Fannysah Della"},{"family":"Aryanny","given":"Enny"}],"accessed":{"date-parts":[["2026",4,29]]},"issued":{"date-parts":[["2024",6,15]]}}}],"schema":"https://github.com/citation-style-language/schema/raw/master/csl-citation.json"} </w:instrText>
      </w:r>
      <w:r w:rsidR="00AB0B7D">
        <w:rPr>
          <w:sz w:val="22"/>
          <w:szCs w:val="22"/>
        </w:rPr>
        <w:fldChar w:fldCharType="separate"/>
      </w:r>
      <w:r w:rsidR="00AB0B7D">
        <w:rPr>
          <w:noProof/>
          <w:sz w:val="22"/>
          <w:szCs w:val="22"/>
        </w:rPr>
        <w:t>(Puspita &amp; Aryanny, 2024)</w:t>
      </w:r>
      <w:r w:rsidR="00AB0B7D">
        <w:rPr>
          <w:sz w:val="22"/>
          <w:szCs w:val="22"/>
        </w:rPr>
        <w:fldChar w:fldCharType="end"/>
      </w:r>
      <w:r w:rsidRPr="00737EF5">
        <w:rPr>
          <w:sz w:val="22"/>
          <w:szCs w:val="22"/>
        </w:rPr>
        <w:t>.</w:t>
      </w:r>
    </w:p>
    <w:p w14:paraId="72104500" w14:textId="68ADC066" w:rsidR="00737EF5" w:rsidRPr="00737EF5" w:rsidRDefault="00737EF5" w:rsidP="00737EF5">
      <w:pPr>
        <w:pStyle w:val="ListParagraph"/>
        <w:numPr>
          <w:ilvl w:val="0"/>
          <w:numId w:val="10"/>
        </w:numPr>
        <w:ind w:left="426" w:hanging="426"/>
        <w:jc w:val="both"/>
        <w:rPr>
          <w:sz w:val="22"/>
          <w:szCs w:val="22"/>
        </w:rPr>
      </w:pPr>
      <w:r w:rsidRPr="00737EF5">
        <w:rPr>
          <w:sz w:val="22"/>
          <w:szCs w:val="22"/>
        </w:rPr>
        <w:t>Perlu Dikombinasikan dengan Metode Lain</w:t>
      </w:r>
    </w:p>
    <w:p w14:paraId="0FA8A3E8" w14:textId="12668C0A" w:rsidR="00737EF5" w:rsidRDefault="00737EF5" w:rsidP="00737EF5">
      <w:pPr>
        <w:ind w:firstLine="709"/>
        <w:jc w:val="both"/>
        <w:rPr>
          <w:sz w:val="22"/>
          <w:szCs w:val="22"/>
        </w:rPr>
      </w:pPr>
      <w:r w:rsidRPr="00737EF5">
        <w:rPr>
          <w:sz w:val="22"/>
          <w:szCs w:val="22"/>
        </w:rPr>
        <w:t xml:space="preserve">Seiring dengan keterbatasan dalam menjelaskan kesenjangan layanan dan hubungan antar variabel, banyak penelitian mengombinasikan IPA dengan metode lain seperti SERVQUAL atau </w:t>
      </w:r>
      <w:r w:rsidRPr="00931433">
        <w:rPr>
          <w:i/>
          <w:iCs/>
          <w:sz w:val="22"/>
          <w:szCs w:val="22"/>
        </w:rPr>
        <w:t>Customer Satisfaction Index</w:t>
      </w:r>
      <w:r w:rsidRPr="00737EF5">
        <w:rPr>
          <w:sz w:val="22"/>
          <w:szCs w:val="22"/>
        </w:rPr>
        <w:t>.</w:t>
      </w:r>
      <w:r>
        <w:rPr>
          <w:sz w:val="22"/>
          <w:szCs w:val="22"/>
        </w:rPr>
        <w:t xml:space="preserve"> </w:t>
      </w:r>
      <w:r w:rsidRPr="00737EF5">
        <w:rPr>
          <w:sz w:val="22"/>
          <w:szCs w:val="22"/>
        </w:rPr>
        <w:t xml:space="preserve">Metode SERVQUAL digunakan untuk mengukur kesenjangan antara harapan dan persepsi pengguna, sedangkan </w:t>
      </w:r>
      <w:r w:rsidRPr="00F14DB8">
        <w:rPr>
          <w:i/>
          <w:iCs/>
          <w:sz w:val="22"/>
          <w:szCs w:val="22"/>
        </w:rPr>
        <w:t>Customer Satisfaction Index</w:t>
      </w:r>
      <w:r w:rsidRPr="00737EF5">
        <w:rPr>
          <w:sz w:val="22"/>
          <w:szCs w:val="22"/>
        </w:rPr>
        <w:t xml:space="preserve"> digunakan untuk mengukur tingkat kepuasan secara kuantitatif. Kombinasi ini menghasilkan analisis yang lebih komprehensif, di mana IPA berfungsi untuk menentukan prioritas perbaikan, sementara metode lain memberikan kedalaman analisis.</w:t>
      </w:r>
      <w:r>
        <w:rPr>
          <w:sz w:val="22"/>
          <w:szCs w:val="22"/>
        </w:rPr>
        <w:t xml:space="preserve"> </w:t>
      </w:r>
      <w:r w:rsidRPr="00737EF5">
        <w:rPr>
          <w:sz w:val="22"/>
          <w:szCs w:val="22"/>
        </w:rPr>
        <w:t>Namun, kebutuhan untuk mengombinasikan metode ini juga menunjukkan bahwa IPA secara mandiri memiliki keterbatasan dalam memberikan gambaran yang utuh mengenai kualitas layanan</w:t>
      </w:r>
      <w:r>
        <w:rPr>
          <w:sz w:val="22"/>
          <w:szCs w:val="22"/>
        </w:rPr>
        <w:t xml:space="preserve"> </w:t>
      </w:r>
      <w:r w:rsidR="00AB0B7D">
        <w:rPr>
          <w:sz w:val="22"/>
          <w:szCs w:val="22"/>
        </w:rPr>
        <w:fldChar w:fldCharType="begin"/>
      </w:r>
      <w:r w:rsidR="00AB0B7D">
        <w:rPr>
          <w:sz w:val="22"/>
          <w:szCs w:val="22"/>
        </w:rPr>
        <w:instrText xml:space="preserve"> ADDIN ZOTERO_ITEM CSL_CITATION {"citationID":"hTsXwe3n","properties":{"formattedCitation":"(Ratnasari et al., 2023)","plainCitation":"(Ratnasari et al., 2023)","noteIndex":0},"citationItems":[{"id":1425,"uris":["http://zotero.org/users/9201054/items/G5W77S6E"],"itemData":{"id":1425,"type":"article-journal","abstract":"Perubahan metode pembelajaran dari tatap muka langgung (off line) menjadi pembelajaran on line pada masa pandemi membuat pembelajaran tidak dapat berjalan dengan maksimal. Oleh karena itu perlu dilakukan pengukuran bagaimana tingkat kepuasan mahasiswa terhadap kualitas metode pembelajaran on line supaya kualitas layanan tetap terjaga. Tujuan penelitian ini adalah untuk mengukur tingkat kepuasan mahasiswa selama pembelajaran on line pada masa pandemi Covid-19 dengan menggunakan metode Service Quality (Servqual) dan Importance Performance Analysis (IPA). Berdasarkan hasil penelitian dari 17 atribut yang diukur, diperoleh&amp;nbsp; rata- rata nilai tingkat harapan&amp;nbsp; dari seluruh&amp;nbsp; atribut adalah 4,537, dan rata-rata nilai tingkat persepsi dari&amp;nbsp; atribut adalah 4,411. Berdasarkan hasil matriks IPA, prioritas perbaikan yang harus dilakukan adalah&amp;nbsp; kemudahan akses dan koneksi platform pembelajaran online, dosen handal dalam penggunaan platform pembelajaran online, dosen merespon dengan cepat dan efisisen tentang kebutuhan mahasiswa selama belajar online, dosen mampu beradaptasi dari pembelajaran konvensional ke pembelajaran online, dosen memahami kesulitan mahasiswa dalam proses pembelajaran online. \n&amp;nbsp;","container-title":"Jurnal Karya Ilmiah Multidisiplin (JURKIM)","DOI":"10.31849/jurkim.v3i3.15606","ISSN":"2808-1374","issue":"3","language":"en","license":"Copyright (c) 2023 Jurnal Karya Ilmiah Multidisiplin (JURKIM)","page":"224-228","source":"journal.unilak.ac.id","title":"Implementasi Importance Performance Analysis Sebagai Evaluasi Kualitas Pembelajaran On Line","volume":"3","author":[{"family":"Ratnasari","given":"Lisa"},{"family":"Umar","given":"Farhat"},{"family":"Gusdini","given":"Ninin"}],"issued":{"date-parts":[["2023",9,30]]}}}],"schema":"https://github.com/citation-style-language/schema/raw/master/csl-citation.json"} </w:instrText>
      </w:r>
      <w:r w:rsidR="00AB0B7D">
        <w:rPr>
          <w:sz w:val="22"/>
          <w:szCs w:val="22"/>
        </w:rPr>
        <w:fldChar w:fldCharType="separate"/>
      </w:r>
      <w:r w:rsidR="00AB0B7D">
        <w:rPr>
          <w:noProof/>
          <w:sz w:val="22"/>
          <w:szCs w:val="22"/>
        </w:rPr>
        <w:t>(Ratnasari et al., 2023)</w:t>
      </w:r>
      <w:r w:rsidR="00AB0B7D">
        <w:rPr>
          <w:sz w:val="22"/>
          <w:szCs w:val="22"/>
        </w:rPr>
        <w:fldChar w:fldCharType="end"/>
      </w:r>
      <w:r w:rsidRPr="00737EF5">
        <w:rPr>
          <w:sz w:val="22"/>
          <w:szCs w:val="22"/>
        </w:rPr>
        <w:t>.</w:t>
      </w:r>
    </w:p>
    <w:p w14:paraId="36CA08F2" w14:textId="7FC5F8F0" w:rsidR="00737EF5" w:rsidRDefault="00737EF5" w:rsidP="00737EF5">
      <w:pPr>
        <w:ind w:firstLine="709"/>
        <w:jc w:val="both"/>
        <w:rPr>
          <w:sz w:val="22"/>
          <w:szCs w:val="22"/>
        </w:rPr>
      </w:pPr>
      <w:r w:rsidRPr="00737EF5">
        <w:rPr>
          <w:sz w:val="22"/>
          <w:szCs w:val="22"/>
        </w:rPr>
        <w:t>Secara keseluruhan, kelemahan-kelemahan tersebut menunjukkan bahwa meskipun IPA merupakan alat yang praktis dan populer, penggunaannya perlu dilakukan secara hati-hati. Peneliti disarankan untuk mempertimbangkan desain penelitian yang tepat, pemilihan sampel yang representatif, serta kemungkinan integrasi dengan metode lain agar hasil analisis lebih akurat dan komprehensif.</w:t>
      </w:r>
    </w:p>
    <w:p w14:paraId="2FD5A1A6" w14:textId="77777777" w:rsidR="00737EF5" w:rsidRDefault="00737EF5" w:rsidP="00737EF5">
      <w:pPr>
        <w:jc w:val="both"/>
        <w:rPr>
          <w:sz w:val="22"/>
          <w:szCs w:val="22"/>
        </w:rPr>
      </w:pPr>
    </w:p>
    <w:p w14:paraId="40947342" w14:textId="740646C3" w:rsidR="00737EF5" w:rsidRPr="00737EF5" w:rsidRDefault="00737EF5" w:rsidP="00737EF5">
      <w:pPr>
        <w:jc w:val="both"/>
        <w:rPr>
          <w:b/>
          <w:bCs/>
          <w:sz w:val="22"/>
          <w:szCs w:val="22"/>
        </w:rPr>
      </w:pPr>
      <w:r w:rsidRPr="00737EF5">
        <w:rPr>
          <w:b/>
          <w:bCs/>
          <w:sz w:val="22"/>
          <w:szCs w:val="22"/>
        </w:rPr>
        <w:t xml:space="preserve">Teknik Penggunaan </w:t>
      </w:r>
      <w:r w:rsidRPr="00BF262B">
        <w:rPr>
          <w:b/>
          <w:bCs/>
          <w:i/>
          <w:iCs/>
          <w:sz w:val="22"/>
          <w:szCs w:val="22"/>
        </w:rPr>
        <w:t>Importance–Performance Analysis</w:t>
      </w:r>
      <w:r w:rsidRPr="00737EF5">
        <w:rPr>
          <w:b/>
          <w:bCs/>
          <w:sz w:val="22"/>
          <w:szCs w:val="22"/>
        </w:rPr>
        <w:t xml:space="preserve"> (IPA)</w:t>
      </w:r>
    </w:p>
    <w:p w14:paraId="3219C507" w14:textId="101FA5A8" w:rsidR="0045774E" w:rsidRDefault="00737EF5" w:rsidP="0065555B">
      <w:pPr>
        <w:ind w:firstLine="709"/>
        <w:jc w:val="both"/>
        <w:rPr>
          <w:sz w:val="22"/>
          <w:szCs w:val="22"/>
        </w:rPr>
      </w:pPr>
      <w:r w:rsidRPr="00737EF5">
        <w:rPr>
          <w:sz w:val="22"/>
          <w:szCs w:val="22"/>
        </w:rPr>
        <w:t xml:space="preserve">Model </w:t>
      </w:r>
      <w:r w:rsidRPr="00BF262B">
        <w:rPr>
          <w:i/>
          <w:iCs/>
          <w:sz w:val="22"/>
          <w:szCs w:val="22"/>
        </w:rPr>
        <w:t>Importance–Performance Analysis</w:t>
      </w:r>
      <w:r w:rsidRPr="00737EF5">
        <w:rPr>
          <w:sz w:val="22"/>
          <w:szCs w:val="22"/>
        </w:rPr>
        <w:t xml:space="preserve"> merupakan metode yang relatif sederhana dalam penerapannya, namun tetap memerlukan tahapan yang sistematis agar hasil analisis valid dan dapat digunakan sebagai dasar pengambilan keputusan. Secara umum, teknik penggunaan IPA terdiri dari beberapa langkah utama sebagai berikut:</w:t>
      </w:r>
    </w:p>
    <w:p w14:paraId="10A29792" w14:textId="77777777" w:rsidR="00F81161" w:rsidRPr="00737EF5" w:rsidRDefault="00F81161" w:rsidP="0065555B">
      <w:pPr>
        <w:ind w:firstLine="709"/>
        <w:jc w:val="both"/>
        <w:rPr>
          <w:sz w:val="22"/>
          <w:szCs w:val="22"/>
        </w:rPr>
      </w:pPr>
    </w:p>
    <w:p w14:paraId="6DC10E49" w14:textId="43582B4E" w:rsidR="00737EF5" w:rsidRPr="00A43CF2" w:rsidRDefault="00737EF5" w:rsidP="00A43CF2">
      <w:pPr>
        <w:pStyle w:val="ListParagraph"/>
        <w:numPr>
          <w:ilvl w:val="0"/>
          <w:numId w:val="11"/>
        </w:numPr>
        <w:ind w:left="426" w:hanging="426"/>
        <w:jc w:val="both"/>
        <w:rPr>
          <w:sz w:val="22"/>
          <w:szCs w:val="22"/>
        </w:rPr>
      </w:pPr>
      <w:r w:rsidRPr="00A43CF2">
        <w:rPr>
          <w:sz w:val="22"/>
          <w:szCs w:val="22"/>
        </w:rPr>
        <w:lastRenderedPageBreak/>
        <w:t>Penentuan Atribut Layanan</w:t>
      </w:r>
    </w:p>
    <w:p w14:paraId="74401355" w14:textId="607860BA" w:rsidR="00737EF5" w:rsidRDefault="00737EF5" w:rsidP="0045774E">
      <w:pPr>
        <w:ind w:firstLine="709"/>
        <w:jc w:val="both"/>
        <w:rPr>
          <w:sz w:val="22"/>
          <w:szCs w:val="22"/>
        </w:rPr>
      </w:pPr>
      <w:r w:rsidRPr="00737EF5">
        <w:rPr>
          <w:sz w:val="22"/>
          <w:szCs w:val="22"/>
        </w:rPr>
        <w:t>Langkah pertama adalah menentukan atribut atau indikator layanan yang akan dianalisis. Atribut ini biasanya disusun berdasarkan dimensi kualitas layanan atau disesuaikan dengan konteks penelitian, seperti keandalan layanan, responsivitas, jaminan, empati, dan bukti fisik.</w:t>
      </w:r>
      <w:r w:rsidR="0045774E">
        <w:rPr>
          <w:sz w:val="22"/>
          <w:szCs w:val="22"/>
        </w:rPr>
        <w:t xml:space="preserve"> </w:t>
      </w:r>
      <w:r w:rsidRPr="00737EF5">
        <w:rPr>
          <w:sz w:val="22"/>
          <w:szCs w:val="22"/>
        </w:rPr>
        <w:t>Dalam beberapa penelitian, atribut layanan sering diadopsi dari model SERVQUAL untuk memastikan bahwa indikator yang digunakan telah teruji secara teoritis. Penentuan atribut yang tepat sangat penting karena akan memengaruhi hasil keseluruhan analisis.</w:t>
      </w:r>
    </w:p>
    <w:p w14:paraId="20E1C245" w14:textId="0BD32DF5" w:rsidR="0045774E" w:rsidRPr="0045774E" w:rsidRDefault="0045774E" w:rsidP="0045774E">
      <w:pPr>
        <w:pStyle w:val="ListParagraph"/>
        <w:numPr>
          <w:ilvl w:val="0"/>
          <w:numId w:val="11"/>
        </w:numPr>
        <w:ind w:left="426" w:hanging="426"/>
        <w:jc w:val="both"/>
        <w:rPr>
          <w:sz w:val="22"/>
          <w:szCs w:val="22"/>
        </w:rPr>
      </w:pPr>
      <w:r w:rsidRPr="0045774E">
        <w:rPr>
          <w:sz w:val="22"/>
          <w:szCs w:val="22"/>
        </w:rPr>
        <w:t>Penyusunan Instrumen Penelitian</w:t>
      </w:r>
    </w:p>
    <w:p w14:paraId="3CB9A4C5" w14:textId="471BC9F5" w:rsidR="0045774E" w:rsidRDefault="0045774E" w:rsidP="0045774E">
      <w:pPr>
        <w:ind w:firstLine="709"/>
        <w:jc w:val="both"/>
        <w:rPr>
          <w:sz w:val="22"/>
          <w:szCs w:val="22"/>
        </w:rPr>
      </w:pPr>
      <w:r w:rsidRPr="0045774E">
        <w:rPr>
          <w:sz w:val="22"/>
          <w:szCs w:val="22"/>
        </w:rPr>
        <w:t>Setelah atribut ditentukan, langkah berikutnya adalah menyusun instrumen penelitian berupa kuesioner. Responden diminta untuk memberikan penilaian terhadap setiap atribut berdasarkan dua aspek</w:t>
      </w:r>
      <w:r>
        <w:rPr>
          <w:sz w:val="22"/>
          <w:szCs w:val="22"/>
        </w:rPr>
        <w:t>, yaitu t</w:t>
      </w:r>
      <w:r w:rsidRPr="0045774E">
        <w:rPr>
          <w:sz w:val="22"/>
          <w:szCs w:val="22"/>
        </w:rPr>
        <w:t xml:space="preserve">ingkat </w:t>
      </w:r>
      <w:r w:rsidR="0065555B">
        <w:rPr>
          <w:sz w:val="22"/>
          <w:szCs w:val="22"/>
        </w:rPr>
        <w:t>k</w:t>
      </w:r>
      <w:r w:rsidRPr="0045774E">
        <w:rPr>
          <w:sz w:val="22"/>
          <w:szCs w:val="22"/>
        </w:rPr>
        <w:t>epentingan (</w:t>
      </w:r>
      <w:r w:rsidR="0065555B">
        <w:rPr>
          <w:i/>
          <w:iCs/>
          <w:sz w:val="22"/>
          <w:szCs w:val="22"/>
        </w:rPr>
        <w:t>i</w:t>
      </w:r>
      <w:r w:rsidRPr="00BF262B">
        <w:rPr>
          <w:i/>
          <w:iCs/>
          <w:sz w:val="22"/>
          <w:szCs w:val="22"/>
        </w:rPr>
        <w:t>mportance</w:t>
      </w:r>
      <w:r w:rsidRPr="0045774E">
        <w:rPr>
          <w:sz w:val="22"/>
          <w:szCs w:val="22"/>
        </w:rPr>
        <w:t>)</w:t>
      </w:r>
      <w:r>
        <w:rPr>
          <w:sz w:val="22"/>
          <w:szCs w:val="22"/>
        </w:rPr>
        <w:t xml:space="preserve"> dan t</w:t>
      </w:r>
      <w:r w:rsidRPr="0045774E">
        <w:rPr>
          <w:sz w:val="22"/>
          <w:szCs w:val="22"/>
        </w:rPr>
        <w:t xml:space="preserve">ingkat </w:t>
      </w:r>
      <w:r>
        <w:rPr>
          <w:sz w:val="22"/>
          <w:szCs w:val="22"/>
        </w:rPr>
        <w:t>k</w:t>
      </w:r>
      <w:r w:rsidRPr="0045774E">
        <w:rPr>
          <w:sz w:val="22"/>
          <w:szCs w:val="22"/>
        </w:rPr>
        <w:t>inerja (</w:t>
      </w:r>
      <w:r w:rsidR="0065555B">
        <w:rPr>
          <w:i/>
          <w:iCs/>
          <w:sz w:val="22"/>
          <w:szCs w:val="22"/>
        </w:rPr>
        <w:t>p</w:t>
      </w:r>
      <w:r w:rsidRPr="00BF262B">
        <w:rPr>
          <w:i/>
          <w:iCs/>
          <w:sz w:val="22"/>
          <w:szCs w:val="22"/>
        </w:rPr>
        <w:t>erformance</w:t>
      </w:r>
      <w:r w:rsidRPr="0045774E">
        <w:rPr>
          <w:sz w:val="22"/>
          <w:szCs w:val="22"/>
        </w:rPr>
        <w:t>)</w:t>
      </w:r>
      <w:r>
        <w:rPr>
          <w:sz w:val="22"/>
          <w:szCs w:val="22"/>
        </w:rPr>
        <w:t xml:space="preserve">. </w:t>
      </w:r>
      <w:r w:rsidRPr="0045774E">
        <w:rPr>
          <w:sz w:val="22"/>
          <w:szCs w:val="22"/>
        </w:rPr>
        <w:t>Penilaian biasanya menggunakan skala Likert (misalnya 1–5), di mana nilai rendah menunjukkan penilaian rendah dan nilai tinggi menunjukkan penilaian tinggi. Penggunaan dua skala ini menjadi ciri khas utama dalam metode IPA.</w:t>
      </w:r>
    </w:p>
    <w:p w14:paraId="4125844F" w14:textId="3CCFD4DA" w:rsidR="0045774E" w:rsidRPr="0045774E" w:rsidRDefault="0045774E" w:rsidP="0045774E">
      <w:pPr>
        <w:pStyle w:val="ListParagraph"/>
        <w:numPr>
          <w:ilvl w:val="0"/>
          <w:numId w:val="11"/>
        </w:numPr>
        <w:ind w:left="426" w:hanging="426"/>
        <w:jc w:val="both"/>
        <w:rPr>
          <w:sz w:val="22"/>
          <w:szCs w:val="22"/>
        </w:rPr>
      </w:pPr>
      <w:r w:rsidRPr="0045774E">
        <w:rPr>
          <w:sz w:val="22"/>
          <w:szCs w:val="22"/>
        </w:rPr>
        <w:t>Pengumpulan Data</w:t>
      </w:r>
    </w:p>
    <w:p w14:paraId="1637E9AF" w14:textId="5751A98F" w:rsidR="0045774E" w:rsidRDefault="0045774E" w:rsidP="0045774E">
      <w:pPr>
        <w:ind w:firstLine="709"/>
        <w:jc w:val="both"/>
        <w:rPr>
          <w:sz w:val="22"/>
          <w:szCs w:val="22"/>
        </w:rPr>
      </w:pPr>
      <w:r w:rsidRPr="0045774E">
        <w:rPr>
          <w:sz w:val="22"/>
          <w:szCs w:val="22"/>
        </w:rPr>
        <w:t>Data dikumpulkan dari responden yang merupakan pengguna layanan. Pemilihan responden harus disesuaikan dengan objek penelitian agar hasilnya representatif. Jumlah sampel dapat disesuaikan dengan kebutuhan penelitian, namun tetap harus memenuhi prinsip validitas dan reliabilitas data.</w:t>
      </w:r>
    </w:p>
    <w:p w14:paraId="50588897" w14:textId="35F83A92" w:rsidR="0045774E" w:rsidRPr="0045774E" w:rsidRDefault="0045774E" w:rsidP="0045774E">
      <w:pPr>
        <w:pStyle w:val="ListParagraph"/>
        <w:numPr>
          <w:ilvl w:val="0"/>
          <w:numId w:val="11"/>
        </w:numPr>
        <w:ind w:left="426" w:hanging="426"/>
        <w:jc w:val="both"/>
        <w:rPr>
          <w:sz w:val="22"/>
          <w:szCs w:val="22"/>
        </w:rPr>
      </w:pPr>
      <w:r w:rsidRPr="0045774E">
        <w:rPr>
          <w:sz w:val="22"/>
          <w:szCs w:val="22"/>
        </w:rPr>
        <w:t>Perhitungan Nilai Rata-Rata</w:t>
      </w:r>
    </w:p>
    <w:p w14:paraId="26D2042A" w14:textId="29947241" w:rsidR="0045774E" w:rsidRPr="0045774E" w:rsidRDefault="0045774E" w:rsidP="0045774E">
      <w:pPr>
        <w:ind w:firstLine="709"/>
        <w:jc w:val="both"/>
        <w:rPr>
          <w:sz w:val="22"/>
          <w:szCs w:val="22"/>
        </w:rPr>
      </w:pPr>
      <w:r w:rsidRPr="0045774E">
        <w:rPr>
          <w:sz w:val="22"/>
          <w:szCs w:val="22"/>
        </w:rPr>
        <w:t>Setelah data terkumpul, langkah berikutnya adalah menghitung nilai rata-rata untuk setiap atribut, baik untuk tingkat kepentingan maupun tingkat kinerja.</w:t>
      </w:r>
      <w:r>
        <w:rPr>
          <w:sz w:val="22"/>
          <w:szCs w:val="22"/>
        </w:rPr>
        <w:t xml:space="preserve"> </w:t>
      </w:r>
      <w:r w:rsidRPr="0045774E">
        <w:rPr>
          <w:sz w:val="22"/>
          <w:szCs w:val="22"/>
        </w:rPr>
        <w:t>Secara umum, perhitungan dilakukan sebagai berikut:</w:t>
      </w:r>
    </w:p>
    <w:p w14:paraId="3227A16E" w14:textId="77777777" w:rsidR="0045774E" w:rsidRDefault="0045774E" w:rsidP="0045774E">
      <w:pPr>
        <w:pStyle w:val="ListParagraph"/>
        <w:numPr>
          <w:ilvl w:val="0"/>
          <w:numId w:val="12"/>
        </w:numPr>
        <w:ind w:left="426" w:hanging="426"/>
        <w:jc w:val="both"/>
        <w:rPr>
          <w:sz w:val="22"/>
          <w:szCs w:val="22"/>
        </w:rPr>
      </w:pPr>
      <w:r w:rsidRPr="0045774E">
        <w:rPr>
          <w:sz w:val="22"/>
          <w:szCs w:val="22"/>
        </w:rPr>
        <w:t xml:space="preserve">Rata-rata </w:t>
      </w:r>
      <w:r w:rsidRPr="00BF262B">
        <w:rPr>
          <w:i/>
          <w:iCs/>
          <w:sz w:val="22"/>
          <w:szCs w:val="22"/>
        </w:rPr>
        <w:t xml:space="preserve">Importance </w:t>
      </w:r>
      <w:r w:rsidRPr="0045774E">
        <w:rPr>
          <w:sz w:val="22"/>
          <w:szCs w:val="22"/>
        </w:rPr>
        <w:t>(Y)</w:t>
      </w:r>
    </w:p>
    <w:p w14:paraId="47EF98B5" w14:textId="67AB4FF7" w:rsidR="0045774E" w:rsidRPr="0045774E" w:rsidRDefault="0045774E" w:rsidP="0045774E">
      <w:pPr>
        <w:pStyle w:val="ListParagraph"/>
        <w:numPr>
          <w:ilvl w:val="0"/>
          <w:numId w:val="12"/>
        </w:numPr>
        <w:ind w:left="426" w:hanging="426"/>
        <w:jc w:val="both"/>
        <w:rPr>
          <w:sz w:val="22"/>
          <w:szCs w:val="22"/>
        </w:rPr>
      </w:pPr>
      <w:r w:rsidRPr="0045774E">
        <w:rPr>
          <w:sz w:val="22"/>
          <w:szCs w:val="22"/>
        </w:rPr>
        <w:t xml:space="preserve">Rata-rata </w:t>
      </w:r>
      <w:r w:rsidRPr="00BF262B">
        <w:rPr>
          <w:i/>
          <w:iCs/>
          <w:sz w:val="22"/>
          <w:szCs w:val="22"/>
        </w:rPr>
        <w:t>Performance</w:t>
      </w:r>
      <w:r w:rsidRPr="0045774E">
        <w:rPr>
          <w:sz w:val="22"/>
          <w:szCs w:val="22"/>
        </w:rPr>
        <w:t xml:space="preserve"> (X)</w:t>
      </w:r>
    </w:p>
    <w:p w14:paraId="1B6B6126" w14:textId="4DC23D95" w:rsidR="0045774E" w:rsidRDefault="0045774E" w:rsidP="0045774E">
      <w:pPr>
        <w:ind w:firstLine="709"/>
        <w:jc w:val="both"/>
        <w:rPr>
          <w:sz w:val="22"/>
          <w:szCs w:val="22"/>
        </w:rPr>
      </w:pPr>
      <w:r w:rsidRPr="0045774E">
        <w:rPr>
          <w:sz w:val="22"/>
          <w:szCs w:val="22"/>
        </w:rPr>
        <w:t>Nilai rata-rata ini kemudian digunakan sebagai dasar dalam pemetaan atribut ke dalam diagram kartesius.</w:t>
      </w:r>
    </w:p>
    <w:p w14:paraId="16C39474" w14:textId="0C9FD4F0" w:rsidR="0045774E" w:rsidRPr="0045774E" w:rsidRDefault="0045774E" w:rsidP="0045774E">
      <w:pPr>
        <w:pStyle w:val="ListParagraph"/>
        <w:numPr>
          <w:ilvl w:val="0"/>
          <w:numId w:val="11"/>
        </w:numPr>
        <w:ind w:left="426" w:hanging="426"/>
        <w:jc w:val="both"/>
        <w:rPr>
          <w:sz w:val="22"/>
          <w:szCs w:val="22"/>
        </w:rPr>
      </w:pPr>
      <w:r w:rsidRPr="0045774E">
        <w:rPr>
          <w:sz w:val="22"/>
          <w:szCs w:val="22"/>
        </w:rPr>
        <w:t>Penentuan Titik Potong (</w:t>
      </w:r>
      <w:r w:rsidRPr="00BF262B">
        <w:rPr>
          <w:i/>
          <w:iCs/>
          <w:sz w:val="22"/>
          <w:szCs w:val="22"/>
        </w:rPr>
        <w:t>Crosshair</w:t>
      </w:r>
      <w:r w:rsidRPr="0045774E">
        <w:rPr>
          <w:sz w:val="22"/>
          <w:szCs w:val="22"/>
        </w:rPr>
        <w:t>)</w:t>
      </w:r>
    </w:p>
    <w:p w14:paraId="0F71EAE9" w14:textId="2C99FC3C" w:rsidR="0045774E" w:rsidRDefault="0045774E" w:rsidP="0045774E">
      <w:pPr>
        <w:ind w:firstLine="709"/>
        <w:jc w:val="both"/>
        <w:rPr>
          <w:sz w:val="22"/>
          <w:szCs w:val="22"/>
        </w:rPr>
      </w:pPr>
      <w:r w:rsidRPr="0045774E">
        <w:rPr>
          <w:sz w:val="22"/>
          <w:szCs w:val="22"/>
        </w:rPr>
        <w:t xml:space="preserve">Titik potong atau </w:t>
      </w:r>
      <w:r w:rsidRPr="00BF262B">
        <w:rPr>
          <w:i/>
          <w:iCs/>
          <w:sz w:val="22"/>
          <w:szCs w:val="22"/>
        </w:rPr>
        <w:t xml:space="preserve">crosshair </w:t>
      </w:r>
      <w:r w:rsidRPr="0045774E">
        <w:rPr>
          <w:sz w:val="22"/>
          <w:szCs w:val="22"/>
        </w:rPr>
        <w:t>digunakan untuk membagi diagram menjadi empat kuadran. Titik ini biasanya ditentukan berdasarkan</w:t>
      </w:r>
      <w:r>
        <w:rPr>
          <w:sz w:val="22"/>
          <w:szCs w:val="22"/>
        </w:rPr>
        <w:t xml:space="preserve"> n</w:t>
      </w:r>
      <w:r w:rsidRPr="0045774E">
        <w:rPr>
          <w:sz w:val="22"/>
          <w:szCs w:val="22"/>
        </w:rPr>
        <w:t>ilai rata-rata keseluruhan (</w:t>
      </w:r>
      <w:r w:rsidRPr="00BF262B">
        <w:rPr>
          <w:i/>
          <w:iCs/>
          <w:sz w:val="22"/>
          <w:szCs w:val="22"/>
        </w:rPr>
        <w:t>mean</w:t>
      </w:r>
      <w:r w:rsidRPr="0045774E">
        <w:rPr>
          <w:sz w:val="22"/>
          <w:szCs w:val="22"/>
        </w:rPr>
        <w:t>) atau</w:t>
      </w:r>
      <w:r>
        <w:rPr>
          <w:sz w:val="22"/>
          <w:szCs w:val="22"/>
        </w:rPr>
        <w:t xml:space="preserve"> n</w:t>
      </w:r>
      <w:r w:rsidRPr="0045774E">
        <w:rPr>
          <w:sz w:val="22"/>
          <w:szCs w:val="22"/>
        </w:rPr>
        <w:t xml:space="preserve">ilai </w:t>
      </w:r>
      <w:r w:rsidRPr="00BF262B">
        <w:rPr>
          <w:i/>
          <w:iCs/>
          <w:sz w:val="22"/>
          <w:szCs w:val="22"/>
        </w:rPr>
        <w:t>median</w:t>
      </w:r>
      <w:r>
        <w:rPr>
          <w:sz w:val="22"/>
          <w:szCs w:val="22"/>
        </w:rPr>
        <w:t xml:space="preserve">. </w:t>
      </w:r>
      <w:r w:rsidRPr="0045774E">
        <w:rPr>
          <w:sz w:val="22"/>
          <w:szCs w:val="22"/>
        </w:rPr>
        <w:t>Pemilihan metode ini perlu dijelaskan dalam penelitian karena dapat memengaruhi hasil interpretasi.</w:t>
      </w:r>
    </w:p>
    <w:p w14:paraId="2C363029" w14:textId="04A9ECC2" w:rsidR="0045774E" w:rsidRPr="0045774E" w:rsidRDefault="0045774E" w:rsidP="0045774E">
      <w:pPr>
        <w:pStyle w:val="ListParagraph"/>
        <w:numPr>
          <w:ilvl w:val="0"/>
          <w:numId w:val="11"/>
        </w:numPr>
        <w:ind w:left="426" w:hanging="426"/>
        <w:jc w:val="both"/>
        <w:rPr>
          <w:sz w:val="22"/>
          <w:szCs w:val="22"/>
        </w:rPr>
      </w:pPr>
      <w:r w:rsidRPr="0045774E">
        <w:rPr>
          <w:sz w:val="22"/>
          <w:szCs w:val="22"/>
        </w:rPr>
        <w:t>Pemetaan ke Diagram Kartesius</w:t>
      </w:r>
    </w:p>
    <w:p w14:paraId="4AEA1207" w14:textId="14E8F449" w:rsidR="0045774E" w:rsidRPr="0045774E" w:rsidRDefault="0045774E" w:rsidP="0045774E">
      <w:pPr>
        <w:ind w:firstLine="709"/>
        <w:jc w:val="both"/>
        <w:rPr>
          <w:sz w:val="22"/>
          <w:szCs w:val="22"/>
        </w:rPr>
      </w:pPr>
      <w:r w:rsidRPr="0045774E">
        <w:rPr>
          <w:sz w:val="22"/>
          <w:szCs w:val="22"/>
        </w:rPr>
        <w:t>Tahap utama dalam IPA adalah memetakan atribut layanan ke dalam diagram kartesius berdasarkan nilai rata-rata kepentingan (sumbu Y) dan kinerja (sumbu X).</w:t>
      </w:r>
      <w:r>
        <w:rPr>
          <w:sz w:val="22"/>
          <w:szCs w:val="22"/>
        </w:rPr>
        <w:t xml:space="preserve"> </w:t>
      </w:r>
      <w:r w:rsidRPr="0045774E">
        <w:rPr>
          <w:sz w:val="22"/>
          <w:szCs w:val="22"/>
        </w:rPr>
        <w:t>Hasil pemetaan akan menghasilkan empat kuadran:</w:t>
      </w:r>
    </w:p>
    <w:p w14:paraId="10C27ED9" w14:textId="408CB3DD" w:rsidR="0045774E" w:rsidRPr="0045774E" w:rsidRDefault="0045774E" w:rsidP="0045774E">
      <w:pPr>
        <w:pStyle w:val="ListParagraph"/>
        <w:numPr>
          <w:ilvl w:val="0"/>
          <w:numId w:val="13"/>
        </w:numPr>
        <w:ind w:left="426" w:hanging="426"/>
        <w:jc w:val="both"/>
        <w:rPr>
          <w:sz w:val="22"/>
          <w:szCs w:val="22"/>
        </w:rPr>
      </w:pPr>
      <w:r w:rsidRPr="0045774E">
        <w:rPr>
          <w:sz w:val="22"/>
          <w:szCs w:val="22"/>
        </w:rPr>
        <w:t>Kuadran I (</w:t>
      </w:r>
      <w:r w:rsidRPr="004E5D3F">
        <w:rPr>
          <w:i/>
          <w:iCs/>
          <w:sz w:val="22"/>
          <w:szCs w:val="22"/>
        </w:rPr>
        <w:t>Concentrate Here</w:t>
      </w:r>
      <w:r w:rsidRPr="0045774E">
        <w:rPr>
          <w:sz w:val="22"/>
          <w:szCs w:val="22"/>
        </w:rPr>
        <w:t>)</w:t>
      </w:r>
    </w:p>
    <w:p w14:paraId="1088F851" w14:textId="77777777" w:rsidR="0045774E" w:rsidRPr="0045774E" w:rsidRDefault="0045774E" w:rsidP="0045774E">
      <w:pPr>
        <w:ind w:firstLine="426"/>
        <w:jc w:val="both"/>
        <w:rPr>
          <w:sz w:val="22"/>
          <w:szCs w:val="22"/>
        </w:rPr>
      </w:pPr>
      <w:r w:rsidRPr="0045774E">
        <w:rPr>
          <w:sz w:val="22"/>
          <w:szCs w:val="22"/>
        </w:rPr>
        <w:t>Atribut penting tetapi kinerjanya rendah → prioritas utama perbaikan</w:t>
      </w:r>
    </w:p>
    <w:p w14:paraId="71AAF8B7" w14:textId="00BD0768" w:rsidR="0045774E" w:rsidRPr="0045774E" w:rsidRDefault="0045774E" w:rsidP="0045774E">
      <w:pPr>
        <w:pStyle w:val="ListParagraph"/>
        <w:numPr>
          <w:ilvl w:val="0"/>
          <w:numId w:val="13"/>
        </w:numPr>
        <w:ind w:left="426" w:hanging="426"/>
        <w:jc w:val="both"/>
        <w:rPr>
          <w:sz w:val="22"/>
          <w:szCs w:val="22"/>
        </w:rPr>
      </w:pPr>
      <w:r w:rsidRPr="0045774E">
        <w:rPr>
          <w:sz w:val="22"/>
          <w:szCs w:val="22"/>
        </w:rPr>
        <w:t>Kuadran II (</w:t>
      </w:r>
      <w:r w:rsidRPr="004E5D3F">
        <w:rPr>
          <w:i/>
          <w:iCs/>
          <w:sz w:val="22"/>
          <w:szCs w:val="22"/>
        </w:rPr>
        <w:t>Keep Up the Good Work</w:t>
      </w:r>
      <w:r w:rsidRPr="0045774E">
        <w:rPr>
          <w:sz w:val="22"/>
          <w:szCs w:val="22"/>
        </w:rPr>
        <w:t>)</w:t>
      </w:r>
    </w:p>
    <w:p w14:paraId="471474A6" w14:textId="77777777" w:rsidR="0045774E" w:rsidRPr="0045774E" w:rsidRDefault="0045774E" w:rsidP="0045774E">
      <w:pPr>
        <w:ind w:firstLine="426"/>
        <w:jc w:val="both"/>
        <w:rPr>
          <w:sz w:val="22"/>
          <w:szCs w:val="22"/>
        </w:rPr>
      </w:pPr>
      <w:r w:rsidRPr="0045774E">
        <w:rPr>
          <w:sz w:val="22"/>
          <w:szCs w:val="22"/>
        </w:rPr>
        <w:t>Atribut penting dan kinerjanya tinggi → perlu dipertahankan</w:t>
      </w:r>
    </w:p>
    <w:p w14:paraId="76CBDAFE" w14:textId="3A8AAFBF" w:rsidR="0045774E" w:rsidRPr="0045774E" w:rsidRDefault="0045774E" w:rsidP="0045774E">
      <w:pPr>
        <w:pStyle w:val="ListParagraph"/>
        <w:numPr>
          <w:ilvl w:val="0"/>
          <w:numId w:val="13"/>
        </w:numPr>
        <w:ind w:left="426" w:hanging="426"/>
        <w:jc w:val="both"/>
        <w:rPr>
          <w:sz w:val="22"/>
          <w:szCs w:val="22"/>
        </w:rPr>
      </w:pPr>
      <w:r w:rsidRPr="0045774E">
        <w:rPr>
          <w:sz w:val="22"/>
          <w:szCs w:val="22"/>
        </w:rPr>
        <w:t>Kuadran III (</w:t>
      </w:r>
      <w:r w:rsidRPr="004E5D3F">
        <w:rPr>
          <w:i/>
          <w:iCs/>
          <w:sz w:val="22"/>
          <w:szCs w:val="22"/>
        </w:rPr>
        <w:t>Low Priority</w:t>
      </w:r>
      <w:r w:rsidRPr="0045774E">
        <w:rPr>
          <w:sz w:val="22"/>
          <w:szCs w:val="22"/>
        </w:rPr>
        <w:t>)</w:t>
      </w:r>
    </w:p>
    <w:p w14:paraId="059D488C" w14:textId="77777777" w:rsidR="0045774E" w:rsidRPr="0045774E" w:rsidRDefault="0045774E" w:rsidP="0045774E">
      <w:pPr>
        <w:ind w:firstLine="426"/>
        <w:jc w:val="both"/>
        <w:rPr>
          <w:sz w:val="22"/>
          <w:szCs w:val="22"/>
        </w:rPr>
      </w:pPr>
      <w:r w:rsidRPr="0045774E">
        <w:rPr>
          <w:sz w:val="22"/>
          <w:szCs w:val="22"/>
        </w:rPr>
        <w:t>Atribut kurang penting dan kinerjanya rendah → prioritas rendah</w:t>
      </w:r>
    </w:p>
    <w:p w14:paraId="7DF4E983" w14:textId="4A2E6AB3" w:rsidR="0045774E" w:rsidRPr="0045774E" w:rsidRDefault="0045774E" w:rsidP="0045774E">
      <w:pPr>
        <w:pStyle w:val="ListParagraph"/>
        <w:numPr>
          <w:ilvl w:val="0"/>
          <w:numId w:val="13"/>
        </w:numPr>
        <w:ind w:left="426" w:hanging="426"/>
        <w:jc w:val="both"/>
        <w:rPr>
          <w:sz w:val="22"/>
          <w:szCs w:val="22"/>
        </w:rPr>
      </w:pPr>
      <w:r w:rsidRPr="0045774E">
        <w:rPr>
          <w:sz w:val="22"/>
          <w:szCs w:val="22"/>
        </w:rPr>
        <w:t>Kuadran IV (</w:t>
      </w:r>
      <w:r w:rsidRPr="004E5D3F">
        <w:rPr>
          <w:i/>
          <w:iCs/>
          <w:sz w:val="22"/>
          <w:szCs w:val="22"/>
        </w:rPr>
        <w:t>Possible Overkill</w:t>
      </w:r>
      <w:r w:rsidRPr="0045774E">
        <w:rPr>
          <w:sz w:val="22"/>
          <w:szCs w:val="22"/>
        </w:rPr>
        <w:t>)</w:t>
      </w:r>
    </w:p>
    <w:p w14:paraId="43EEC9BA" w14:textId="37AF51CF" w:rsidR="0045774E" w:rsidRDefault="0045774E" w:rsidP="0045774E">
      <w:pPr>
        <w:ind w:firstLine="426"/>
        <w:jc w:val="both"/>
        <w:rPr>
          <w:sz w:val="22"/>
          <w:szCs w:val="22"/>
        </w:rPr>
      </w:pPr>
      <w:r w:rsidRPr="0045774E">
        <w:rPr>
          <w:sz w:val="22"/>
          <w:szCs w:val="22"/>
        </w:rPr>
        <w:t>Atribut kurang penting tetapi kinerjanya tinggi → sumber daya bisa dialihkan</w:t>
      </w:r>
    </w:p>
    <w:p w14:paraId="7441B239" w14:textId="2E0E3945" w:rsidR="0045774E" w:rsidRPr="0045774E" w:rsidRDefault="0045774E" w:rsidP="0045774E">
      <w:pPr>
        <w:pStyle w:val="ListParagraph"/>
        <w:numPr>
          <w:ilvl w:val="0"/>
          <w:numId w:val="11"/>
        </w:numPr>
        <w:ind w:left="426" w:hanging="426"/>
        <w:jc w:val="both"/>
        <w:rPr>
          <w:sz w:val="22"/>
          <w:szCs w:val="22"/>
        </w:rPr>
      </w:pPr>
      <w:r w:rsidRPr="0045774E">
        <w:rPr>
          <w:sz w:val="22"/>
          <w:szCs w:val="22"/>
        </w:rPr>
        <w:t>Interpretasi dan Pengambilan Keputusan</w:t>
      </w:r>
    </w:p>
    <w:p w14:paraId="3F60AFBE" w14:textId="42DA0595" w:rsidR="0045774E" w:rsidRDefault="0045774E" w:rsidP="0045774E">
      <w:pPr>
        <w:ind w:firstLine="709"/>
        <w:jc w:val="both"/>
        <w:rPr>
          <w:sz w:val="22"/>
          <w:szCs w:val="22"/>
        </w:rPr>
      </w:pPr>
      <w:r w:rsidRPr="0045774E">
        <w:rPr>
          <w:sz w:val="22"/>
          <w:szCs w:val="22"/>
        </w:rPr>
        <w:t>Langkah terakhir adalah menginterpretasikan hasil pemetaan untuk menentukan strategi peningkatan kualitas layanan. Atribut pada Kuadran I menjadi fokus utama perbaikan, sedangkan atribut pada Kuadran II perlu dipertahankan.</w:t>
      </w:r>
      <w:r>
        <w:rPr>
          <w:sz w:val="22"/>
          <w:szCs w:val="22"/>
        </w:rPr>
        <w:t xml:space="preserve"> </w:t>
      </w:r>
      <w:r w:rsidRPr="0045774E">
        <w:rPr>
          <w:sz w:val="22"/>
          <w:szCs w:val="22"/>
        </w:rPr>
        <w:t>Hasil analisis ini kemudian dapat digunakan sebagai dasar dalam pengambilan keputusan manajerial, perencanaan strategi, serta peningkatan kualitas layanan secara berkelanjutan.</w:t>
      </w:r>
    </w:p>
    <w:p w14:paraId="5B61C5B3" w14:textId="77777777" w:rsidR="003D333D" w:rsidRDefault="003D333D" w:rsidP="0045774E">
      <w:pPr>
        <w:ind w:firstLine="709"/>
        <w:jc w:val="both"/>
        <w:rPr>
          <w:sz w:val="22"/>
          <w:szCs w:val="22"/>
        </w:rPr>
      </w:pPr>
    </w:p>
    <w:p w14:paraId="4A0B8901" w14:textId="77777777" w:rsidR="003D333D" w:rsidRDefault="003D333D" w:rsidP="0045774E">
      <w:pPr>
        <w:ind w:firstLine="709"/>
        <w:jc w:val="both"/>
        <w:rPr>
          <w:sz w:val="22"/>
          <w:szCs w:val="22"/>
        </w:rPr>
      </w:pPr>
    </w:p>
    <w:p w14:paraId="3A437619" w14:textId="77777777" w:rsidR="003D333D" w:rsidRDefault="003D333D" w:rsidP="0045774E">
      <w:pPr>
        <w:ind w:firstLine="709"/>
        <w:jc w:val="both"/>
        <w:rPr>
          <w:sz w:val="22"/>
          <w:szCs w:val="22"/>
        </w:rPr>
      </w:pPr>
    </w:p>
    <w:p w14:paraId="4525962D" w14:textId="4DFF1D74" w:rsidR="003D333D" w:rsidRPr="003D333D" w:rsidRDefault="003D333D" w:rsidP="003D333D">
      <w:pPr>
        <w:jc w:val="center"/>
      </w:pPr>
      <w:r>
        <w:lastRenderedPageBreak/>
        <w:fldChar w:fldCharType="begin"/>
      </w:r>
      <w:r>
        <w:instrText xml:space="preserve"> INCLUDEPICTURE "/Users/sipoetry/Library/Group Containers/UBF8T346G9.ms/WebArchiveCopyPasteTempFiles/com.microsoft.Word/Gambar-1-Kuadran-Metode-IPA-Festus-Evly-RI-Liow-et-al-2013_W640.jpg" \* MERGEFORMATINET </w:instrText>
      </w:r>
      <w:r>
        <w:fldChar w:fldCharType="separate"/>
      </w:r>
      <w:r>
        <w:rPr>
          <w:noProof/>
        </w:rPr>
        <w:drawing>
          <wp:inline distT="0" distB="0" distL="0" distR="0" wp14:anchorId="5C78D9AA" wp14:editId="6F43224C">
            <wp:extent cx="5400675" cy="3629660"/>
            <wp:effectExtent l="0" t="0" r="0" b="2540"/>
            <wp:docPr id="6494753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0675" cy="3629660"/>
                    </a:xfrm>
                    <a:prstGeom prst="rect">
                      <a:avLst/>
                    </a:prstGeom>
                    <a:noFill/>
                    <a:ln>
                      <a:noFill/>
                    </a:ln>
                  </pic:spPr>
                </pic:pic>
              </a:graphicData>
            </a:graphic>
          </wp:inline>
        </w:drawing>
      </w:r>
      <w:r>
        <w:fldChar w:fldCharType="end"/>
      </w:r>
    </w:p>
    <w:p w14:paraId="5E85E826" w14:textId="5FE54AD1" w:rsidR="00B5423E" w:rsidRPr="003D333D" w:rsidRDefault="003D333D" w:rsidP="003D333D">
      <w:pPr>
        <w:widowControl/>
        <w:pBdr>
          <w:top w:val="nil"/>
          <w:left w:val="nil"/>
          <w:bottom w:val="nil"/>
          <w:right w:val="nil"/>
          <w:between w:val="nil"/>
        </w:pBdr>
        <w:spacing w:after="120"/>
        <w:ind w:left="851" w:hanging="851"/>
        <w:jc w:val="center"/>
        <w:rPr>
          <w:b/>
          <w:color w:val="000000"/>
          <w:sz w:val="22"/>
          <w:szCs w:val="22"/>
        </w:rPr>
      </w:pPr>
      <w:r>
        <w:rPr>
          <w:b/>
          <w:color w:val="000000"/>
          <w:sz w:val="22"/>
          <w:szCs w:val="22"/>
        </w:rPr>
        <w:t xml:space="preserve">Gambar 1. </w:t>
      </w:r>
      <w:r>
        <w:rPr>
          <w:bCs/>
          <w:color w:val="000000"/>
          <w:sz w:val="22"/>
          <w:szCs w:val="22"/>
        </w:rPr>
        <w:t>Diagram Kartesius IPA</w:t>
      </w:r>
    </w:p>
    <w:p w14:paraId="5227D837" w14:textId="77777777" w:rsidR="00B5423E" w:rsidRDefault="00B5423E">
      <w:pPr>
        <w:ind w:firstLine="720"/>
        <w:jc w:val="both"/>
        <w:rPr>
          <w:sz w:val="22"/>
          <w:szCs w:val="22"/>
        </w:rPr>
      </w:pPr>
    </w:p>
    <w:p w14:paraId="5D9E8AB9" w14:textId="77777777" w:rsidR="00B5423E" w:rsidRDefault="00000000">
      <w:pPr>
        <w:spacing w:after="120"/>
        <w:rPr>
          <w:b/>
        </w:rPr>
      </w:pPr>
      <w:r>
        <w:rPr>
          <w:b/>
        </w:rPr>
        <w:t>SIMPULAN DAN SARAN</w:t>
      </w:r>
    </w:p>
    <w:p w14:paraId="43E2F66D" w14:textId="77777777" w:rsidR="003D333D" w:rsidRPr="003D333D" w:rsidRDefault="003D333D" w:rsidP="003D333D">
      <w:pPr>
        <w:ind w:firstLine="720"/>
        <w:jc w:val="both"/>
        <w:rPr>
          <w:sz w:val="22"/>
          <w:szCs w:val="22"/>
        </w:rPr>
      </w:pPr>
      <w:r w:rsidRPr="003D333D">
        <w:rPr>
          <w:sz w:val="22"/>
          <w:szCs w:val="22"/>
        </w:rPr>
        <w:t xml:space="preserve">Berdasarkan hasil studi pustaka, dapat disimpulkan bahwa model </w:t>
      </w:r>
      <w:r w:rsidRPr="00BF262B">
        <w:rPr>
          <w:i/>
          <w:iCs/>
          <w:sz w:val="22"/>
          <w:szCs w:val="22"/>
        </w:rPr>
        <w:t xml:space="preserve">Importance–Performance Analysis </w:t>
      </w:r>
      <w:r w:rsidRPr="003D333D">
        <w:rPr>
          <w:sz w:val="22"/>
          <w:szCs w:val="22"/>
        </w:rPr>
        <w:t>merupakan salah satu metode yang efektif dan banyak digunakan dalam analisis kualitas layanan di berbagai sektor. Tren penggunaan IPA menunjukkan peningkatan yang signifikan, baik dalam penelitian nasional maupun internasional, karena kemampuannya dalam memberikan gambaran yang jelas mengenai prioritas perbaikan layanan berdasarkan persepsi pengguna.</w:t>
      </w:r>
    </w:p>
    <w:p w14:paraId="75149CB8" w14:textId="77777777" w:rsidR="003D333D" w:rsidRPr="003D333D" w:rsidRDefault="003D333D" w:rsidP="003D333D">
      <w:pPr>
        <w:ind w:firstLine="720"/>
        <w:jc w:val="both"/>
        <w:rPr>
          <w:sz w:val="22"/>
          <w:szCs w:val="22"/>
        </w:rPr>
      </w:pPr>
      <w:r w:rsidRPr="003D333D">
        <w:rPr>
          <w:sz w:val="22"/>
          <w:szCs w:val="22"/>
        </w:rPr>
        <w:t>Penerapan IPA telah dilakukan secara luas pada berbagai sektor, seperti pendidikan, kesehatan, pariwisata, perbankan, dan transportasi. Meskipun setiap sektor memiliki karakteristik layanan yang berbeda, prinsip dasar IPA tetap relevan, yaitu membandingkan tingkat kepentingan dan tingkat kinerja untuk menentukan prioritas peningkatan kualitas layanan. Hal ini menunjukkan bahwa IPA memiliki tingkat fleksibilitas dan adaptabilitas yang tinggi dalam berbagai konteks layanan.</w:t>
      </w:r>
    </w:p>
    <w:p w14:paraId="32CD38FA" w14:textId="77777777" w:rsidR="003D333D" w:rsidRPr="003D333D" w:rsidRDefault="003D333D" w:rsidP="003D333D">
      <w:pPr>
        <w:ind w:firstLine="720"/>
        <w:jc w:val="both"/>
        <w:rPr>
          <w:sz w:val="22"/>
          <w:szCs w:val="22"/>
        </w:rPr>
      </w:pPr>
      <w:r w:rsidRPr="003D333D">
        <w:rPr>
          <w:sz w:val="22"/>
          <w:szCs w:val="22"/>
        </w:rPr>
        <w:t>Dari segi keunggulan, IPA memiliki beberapa kelebihan utama, yaitu sederhana dan mudah dipahami, mampu menyajikan hasil analisis secara visual melalui diagram kartesius, serta efektif dalam membantu pengambilan keputusan terkait prioritas perbaikan layanan. Keunggulan ini menjadikan IPA sebagai alat evaluasi yang praktis dan aplikatif, baik dalam penelitian akademik maupun dalam implementasi di lapangan.</w:t>
      </w:r>
    </w:p>
    <w:p w14:paraId="060FAB83" w14:textId="77777777" w:rsidR="003D333D" w:rsidRPr="003D333D" w:rsidRDefault="003D333D" w:rsidP="003D333D">
      <w:pPr>
        <w:ind w:firstLine="720"/>
        <w:jc w:val="both"/>
        <w:rPr>
          <w:sz w:val="22"/>
          <w:szCs w:val="22"/>
        </w:rPr>
      </w:pPr>
      <w:r w:rsidRPr="003D333D">
        <w:rPr>
          <w:sz w:val="22"/>
          <w:szCs w:val="22"/>
        </w:rPr>
        <w:t>Namun demikian, IPA juga memiliki beberapa keterbatasan, antara lain tingginya subjektivitas responden, potensi perbedaan dalam penentuan titik potong kuadran, serta keterbatasannya dalam menjelaskan hubungan sebab-akibat antar atribut layanan. Oleh karena itu, dalam banyak penelitian, IPA sering dikombinasikan dengan metode lain seperti SERVQUAL dan Customer Satisfaction Index untuk menghasilkan analisis yang lebih komprehensif.</w:t>
      </w:r>
    </w:p>
    <w:p w14:paraId="22336827" w14:textId="376A2E56" w:rsidR="003D333D" w:rsidRPr="003D333D" w:rsidRDefault="003D333D" w:rsidP="003D333D">
      <w:pPr>
        <w:ind w:firstLine="720"/>
        <w:jc w:val="both"/>
        <w:rPr>
          <w:sz w:val="22"/>
          <w:szCs w:val="22"/>
        </w:rPr>
      </w:pPr>
      <w:r w:rsidRPr="003D333D">
        <w:rPr>
          <w:sz w:val="22"/>
          <w:szCs w:val="22"/>
        </w:rPr>
        <w:t>Selain itu, teknik penggunaan IPA yang relatif sederhana</w:t>
      </w:r>
      <w:r w:rsidR="004E5D3F">
        <w:rPr>
          <w:sz w:val="22"/>
          <w:szCs w:val="22"/>
        </w:rPr>
        <w:t xml:space="preserve"> </w:t>
      </w:r>
      <w:r w:rsidRPr="003D333D">
        <w:rPr>
          <w:sz w:val="22"/>
          <w:szCs w:val="22"/>
        </w:rPr>
        <w:t>mulai dari penentuan atribut layanan, penyusunan kuesioner, pengumpulan data, hingga pemetaan dalam diagram kartesius</w:t>
      </w:r>
      <w:r w:rsidR="004E5D3F">
        <w:rPr>
          <w:sz w:val="22"/>
          <w:szCs w:val="22"/>
        </w:rPr>
        <w:t xml:space="preserve"> </w:t>
      </w:r>
      <w:r w:rsidRPr="003D333D">
        <w:rPr>
          <w:sz w:val="22"/>
          <w:szCs w:val="22"/>
        </w:rPr>
        <w:t xml:space="preserve">menjadikan metode ini mudah diadopsi oleh berbagai kalangan. Hal ini memperkuat posisi IPA sebagai salah satu metode yang tidak hanya teoritis, tetapi juga praktis dalam evaluasi kualitas </w:t>
      </w:r>
      <w:r w:rsidRPr="003D333D">
        <w:rPr>
          <w:sz w:val="22"/>
          <w:szCs w:val="22"/>
        </w:rPr>
        <w:lastRenderedPageBreak/>
        <w:t>layanan.</w:t>
      </w:r>
    </w:p>
    <w:p w14:paraId="047B6232" w14:textId="292F766A" w:rsidR="00B5423E" w:rsidRDefault="003D333D" w:rsidP="003D333D">
      <w:pPr>
        <w:ind w:firstLine="720"/>
        <w:jc w:val="both"/>
        <w:rPr>
          <w:sz w:val="22"/>
          <w:szCs w:val="22"/>
        </w:rPr>
      </w:pPr>
      <w:r w:rsidRPr="003D333D">
        <w:rPr>
          <w:sz w:val="22"/>
          <w:szCs w:val="22"/>
        </w:rPr>
        <w:t>Dengan demikian, penelitian ini diharapkan dapat menjadi referensi bagi akademisi, peneliti, maupun praktisi dalam memahami dan menerapkan model IPA secara tepat. Untuk penelitian selanjutnya, disarankan agar dilakukan pengembangan metode dengan mengintegrasikan IPA dengan pendekatan analisis lain atau memanfaatkan data berbasis teknologi digital guna meningkatkan akurasi dan kedalaman analisis kualitas layanan.</w:t>
      </w:r>
    </w:p>
    <w:p w14:paraId="0C72CCEB" w14:textId="77777777" w:rsidR="00B5423E" w:rsidRDefault="00B5423E">
      <w:pPr>
        <w:ind w:firstLine="720"/>
        <w:jc w:val="both"/>
        <w:rPr>
          <w:sz w:val="22"/>
          <w:szCs w:val="22"/>
        </w:rPr>
      </w:pPr>
    </w:p>
    <w:p w14:paraId="2B2C020E" w14:textId="77777777" w:rsidR="00B5423E" w:rsidRDefault="00000000">
      <w:pPr>
        <w:spacing w:line="360" w:lineRule="auto"/>
        <w:rPr>
          <w:b/>
        </w:rPr>
      </w:pPr>
      <w:r>
        <w:rPr>
          <w:b/>
        </w:rPr>
        <w:t>REFERENSI</w:t>
      </w:r>
    </w:p>
    <w:p w14:paraId="6C571D31" w14:textId="2E9A4341" w:rsidR="00AB0B7D" w:rsidRPr="0065555B" w:rsidRDefault="00AB0B7D" w:rsidP="00AB0B7D">
      <w:pPr>
        <w:pStyle w:val="Bibliography"/>
        <w:spacing w:line="240" w:lineRule="auto"/>
        <w:jc w:val="both"/>
        <w:rPr>
          <w:sz w:val="22"/>
          <w:szCs w:val="22"/>
          <w:lang w:eastAsia="en-US"/>
        </w:rPr>
      </w:pPr>
      <w:r w:rsidRPr="0065555B">
        <w:rPr>
          <w:b/>
          <w:sz w:val="22"/>
          <w:szCs w:val="22"/>
        </w:rPr>
        <w:fldChar w:fldCharType="begin"/>
      </w:r>
      <w:r w:rsidRPr="0065555B">
        <w:rPr>
          <w:b/>
          <w:sz w:val="22"/>
          <w:szCs w:val="22"/>
        </w:rPr>
        <w:instrText xml:space="preserve"> ADDIN ZOTERO_BIBL {"uncited":[],"omitted":[],"custom":[]} CSL_BIBLIOGRAPHY </w:instrText>
      </w:r>
      <w:r w:rsidRPr="0065555B">
        <w:rPr>
          <w:b/>
          <w:sz w:val="22"/>
          <w:szCs w:val="22"/>
        </w:rPr>
        <w:fldChar w:fldCharType="separate"/>
      </w:r>
      <w:r w:rsidRPr="0065555B">
        <w:rPr>
          <w:sz w:val="22"/>
          <w:szCs w:val="22"/>
          <w:lang w:eastAsia="en-US"/>
        </w:rPr>
        <w:t xml:space="preserve">Azzochrah, N. A., Muslihin, M. A., &amp; Al’amri, S. S. (2022). IPA </w:t>
      </w:r>
      <w:r w:rsidRPr="0065555B">
        <w:rPr>
          <w:sz w:val="22"/>
          <w:szCs w:val="22"/>
          <w:lang w:eastAsia="en-US"/>
        </w:rPr>
        <w:t>(Importance Performance Analysis) and CSI (Customer Satisfaction Index) Methods in Measuring The Quality of Bank Services: Empirical Evidence from Bank Muamalat Manado Branch Office</w:t>
      </w:r>
      <w:r w:rsidRPr="0065555B">
        <w:rPr>
          <w:sz w:val="22"/>
          <w:szCs w:val="22"/>
          <w:lang w:eastAsia="en-US"/>
        </w:rPr>
        <w:t xml:space="preserve">. </w:t>
      </w:r>
      <w:r w:rsidRPr="0065555B">
        <w:rPr>
          <w:i/>
          <w:iCs/>
          <w:sz w:val="22"/>
          <w:szCs w:val="22"/>
          <w:lang w:eastAsia="en-US"/>
        </w:rPr>
        <w:t>Tanjungpura International Journal on Dynamics Economics, Social Sciences and Agribusiness</w:t>
      </w:r>
      <w:r w:rsidRPr="0065555B">
        <w:rPr>
          <w:sz w:val="22"/>
          <w:szCs w:val="22"/>
          <w:lang w:eastAsia="en-US"/>
        </w:rPr>
        <w:t xml:space="preserve">, </w:t>
      </w:r>
      <w:r w:rsidRPr="0065555B">
        <w:rPr>
          <w:i/>
          <w:iCs/>
          <w:sz w:val="22"/>
          <w:szCs w:val="22"/>
          <w:lang w:eastAsia="en-US"/>
        </w:rPr>
        <w:t>3</w:t>
      </w:r>
      <w:r w:rsidRPr="0065555B">
        <w:rPr>
          <w:sz w:val="22"/>
          <w:szCs w:val="22"/>
          <w:lang w:eastAsia="en-US"/>
        </w:rPr>
        <w:t>(1), 1–24. https://doi.org/10.26418/tijdessa.v3i1.23</w:t>
      </w:r>
    </w:p>
    <w:p w14:paraId="6507C594" w14:textId="77777777" w:rsidR="00AB0B7D" w:rsidRPr="0065555B" w:rsidRDefault="00AB0B7D" w:rsidP="00AB0B7D">
      <w:pPr>
        <w:pStyle w:val="Bibliography"/>
        <w:spacing w:line="240" w:lineRule="auto"/>
        <w:jc w:val="both"/>
        <w:rPr>
          <w:sz w:val="22"/>
          <w:szCs w:val="22"/>
          <w:lang w:eastAsia="en-US"/>
        </w:rPr>
      </w:pPr>
      <w:r w:rsidRPr="0065555B">
        <w:rPr>
          <w:sz w:val="22"/>
          <w:szCs w:val="22"/>
          <w:lang w:eastAsia="en-US"/>
        </w:rPr>
        <w:t xml:space="preserve">Chasanah, R. N., &amp; Wijaya, A. (2020). The Analysis Of Service Quality Using Importance Performance Analysis For Mrt Jakarta. </w:t>
      </w:r>
      <w:r w:rsidRPr="0065555B">
        <w:rPr>
          <w:i/>
          <w:iCs/>
          <w:sz w:val="22"/>
          <w:szCs w:val="22"/>
          <w:lang w:eastAsia="en-US"/>
        </w:rPr>
        <w:t>Primanomics : Jurnal Ekonomi &amp; Bisnis</w:t>
      </w:r>
      <w:r w:rsidRPr="0065555B">
        <w:rPr>
          <w:sz w:val="22"/>
          <w:szCs w:val="22"/>
          <w:lang w:eastAsia="en-US"/>
        </w:rPr>
        <w:t xml:space="preserve">, </w:t>
      </w:r>
      <w:r w:rsidRPr="0065555B">
        <w:rPr>
          <w:i/>
          <w:iCs/>
          <w:sz w:val="22"/>
          <w:szCs w:val="22"/>
          <w:lang w:eastAsia="en-US"/>
        </w:rPr>
        <w:t>18</w:t>
      </w:r>
      <w:r w:rsidRPr="0065555B">
        <w:rPr>
          <w:sz w:val="22"/>
          <w:szCs w:val="22"/>
          <w:lang w:eastAsia="en-US"/>
        </w:rPr>
        <w:t>(3), 96–105. https://doi.org/10.31253/pe.v18i3.397</w:t>
      </w:r>
    </w:p>
    <w:p w14:paraId="7633A471" w14:textId="77777777" w:rsidR="00AB0B7D" w:rsidRPr="0065555B" w:rsidRDefault="00AB0B7D" w:rsidP="00AB0B7D">
      <w:pPr>
        <w:pStyle w:val="Bibliography"/>
        <w:spacing w:line="240" w:lineRule="auto"/>
        <w:jc w:val="both"/>
        <w:rPr>
          <w:sz w:val="22"/>
          <w:szCs w:val="22"/>
          <w:lang w:eastAsia="en-US"/>
        </w:rPr>
      </w:pPr>
      <w:r w:rsidRPr="0065555B">
        <w:rPr>
          <w:sz w:val="22"/>
          <w:szCs w:val="22"/>
          <w:lang w:eastAsia="en-US"/>
        </w:rPr>
        <w:t xml:space="preserve">Dabestani, R., Shahin, A., Saljoughian, M., &amp; Shirouyehzad, H. (2016). Importance-performance analysis of service quality dimensions for the customer groups segmented by DEA: The case of four star hotels. </w:t>
      </w:r>
      <w:r w:rsidRPr="0065555B">
        <w:rPr>
          <w:i/>
          <w:iCs/>
          <w:sz w:val="22"/>
          <w:szCs w:val="22"/>
          <w:lang w:eastAsia="en-US"/>
        </w:rPr>
        <w:t>International Journal of Quality &amp; Reliability Management</w:t>
      </w:r>
      <w:r w:rsidRPr="0065555B">
        <w:rPr>
          <w:sz w:val="22"/>
          <w:szCs w:val="22"/>
          <w:lang w:eastAsia="en-US"/>
        </w:rPr>
        <w:t xml:space="preserve">, </w:t>
      </w:r>
      <w:r w:rsidRPr="0065555B">
        <w:rPr>
          <w:i/>
          <w:iCs/>
          <w:sz w:val="22"/>
          <w:szCs w:val="22"/>
          <w:lang w:eastAsia="en-US"/>
        </w:rPr>
        <w:t>33</w:t>
      </w:r>
      <w:r w:rsidRPr="0065555B">
        <w:rPr>
          <w:sz w:val="22"/>
          <w:szCs w:val="22"/>
          <w:lang w:eastAsia="en-US"/>
        </w:rPr>
        <w:t>(2), 160–177. https://doi.org/10.1108/IJQRM-02-2014-0022</w:t>
      </w:r>
    </w:p>
    <w:p w14:paraId="36386F8C" w14:textId="77777777" w:rsidR="00AB0B7D" w:rsidRPr="0065555B" w:rsidRDefault="00AB0B7D" w:rsidP="00AB0B7D">
      <w:pPr>
        <w:pStyle w:val="Bibliography"/>
        <w:spacing w:line="240" w:lineRule="auto"/>
        <w:jc w:val="both"/>
        <w:rPr>
          <w:sz w:val="22"/>
          <w:szCs w:val="22"/>
          <w:lang w:eastAsia="en-US"/>
        </w:rPr>
      </w:pPr>
      <w:r w:rsidRPr="0065555B">
        <w:rPr>
          <w:sz w:val="22"/>
          <w:szCs w:val="22"/>
          <w:lang w:eastAsia="en-US"/>
        </w:rPr>
        <w:t xml:space="preserve">Ghozi, S., Rakim, A. R., &amp; Mahfud, M. (2019). Analisis Kinerja Layanan Perguruan Tinggi Menggunakan Customer Satisfaction Index (CSI) dan Importance Performance Analysis (IPA). </w:t>
      </w:r>
      <w:r w:rsidRPr="0065555B">
        <w:rPr>
          <w:i/>
          <w:iCs/>
          <w:sz w:val="22"/>
          <w:szCs w:val="22"/>
          <w:lang w:eastAsia="en-US"/>
        </w:rPr>
        <w:t>Journal of Data Analysis</w:t>
      </w:r>
      <w:r w:rsidRPr="0065555B">
        <w:rPr>
          <w:sz w:val="22"/>
          <w:szCs w:val="22"/>
          <w:lang w:eastAsia="en-US"/>
        </w:rPr>
        <w:t xml:space="preserve">, </w:t>
      </w:r>
      <w:r w:rsidRPr="0065555B">
        <w:rPr>
          <w:i/>
          <w:iCs/>
          <w:sz w:val="22"/>
          <w:szCs w:val="22"/>
          <w:lang w:eastAsia="en-US"/>
        </w:rPr>
        <w:t>2</w:t>
      </w:r>
      <w:r w:rsidRPr="0065555B">
        <w:rPr>
          <w:sz w:val="22"/>
          <w:szCs w:val="22"/>
          <w:lang w:eastAsia="en-US"/>
        </w:rPr>
        <w:t>(1), 31–42. https://doi.org/10.24815/jda.v2i1.14287</w:t>
      </w:r>
    </w:p>
    <w:p w14:paraId="2E1C284D" w14:textId="77777777" w:rsidR="00AB0B7D" w:rsidRPr="0065555B" w:rsidRDefault="00AB0B7D" w:rsidP="00AB0B7D">
      <w:pPr>
        <w:pStyle w:val="Bibliography"/>
        <w:spacing w:line="240" w:lineRule="auto"/>
        <w:jc w:val="both"/>
        <w:rPr>
          <w:sz w:val="22"/>
          <w:szCs w:val="22"/>
          <w:lang w:eastAsia="en-US"/>
        </w:rPr>
      </w:pPr>
      <w:r w:rsidRPr="0065555B">
        <w:rPr>
          <w:sz w:val="22"/>
          <w:szCs w:val="22"/>
          <w:lang w:eastAsia="en-US"/>
        </w:rPr>
        <w:t xml:space="preserve">Izadi, A., Jahani, Y., Rafiei, S., Masoud, A., &amp; Vali, L. (2017). Evaluating health service quality: Using importance performance analysis. </w:t>
      </w:r>
      <w:r w:rsidRPr="0065555B">
        <w:rPr>
          <w:i/>
          <w:iCs/>
          <w:sz w:val="22"/>
          <w:szCs w:val="22"/>
          <w:lang w:eastAsia="en-US"/>
        </w:rPr>
        <w:t>International Journal of Health Care Quality Assurance</w:t>
      </w:r>
      <w:r w:rsidRPr="0065555B">
        <w:rPr>
          <w:sz w:val="22"/>
          <w:szCs w:val="22"/>
          <w:lang w:eastAsia="en-US"/>
        </w:rPr>
        <w:t xml:space="preserve">, </w:t>
      </w:r>
      <w:r w:rsidRPr="0065555B">
        <w:rPr>
          <w:i/>
          <w:iCs/>
          <w:sz w:val="22"/>
          <w:szCs w:val="22"/>
          <w:lang w:eastAsia="en-US"/>
        </w:rPr>
        <w:t>30</w:t>
      </w:r>
      <w:r w:rsidRPr="0065555B">
        <w:rPr>
          <w:sz w:val="22"/>
          <w:szCs w:val="22"/>
          <w:lang w:eastAsia="en-US"/>
        </w:rPr>
        <w:t>(7), 656–663. https://doi.org/10.1108/IJHCQA-02-2017-0030</w:t>
      </w:r>
    </w:p>
    <w:p w14:paraId="0942CEAB" w14:textId="77777777" w:rsidR="00AB0B7D" w:rsidRPr="0065555B" w:rsidRDefault="00AB0B7D" w:rsidP="00AB0B7D">
      <w:pPr>
        <w:pStyle w:val="Bibliography"/>
        <w:spacing w:line="240" w:lineRule="auto"/>
        <w:jc w:val="both"/>
        <w:rPr>
          <w:sz w:val="22"/>
          <w:szCs w:val="22"/>
          <w:lang w:eastAsia="en-US"/>
        </w:rPr>
      </w:pPr>
      <w:r w:rsidRPr="0065555B">
        <w:rPr>
          <w:sz w:val="22"/>
          <w:szCs w:val="22"/>
          <w:lang w:eastAsia="en-US"/>
        </w:rPr>
        <w:t xml:space="preserve">Karasan, A., Erdogan, M., &amp; Cinar, M. (2022). Healthcare service quality evaluation: An integrated decision-making methodology and a case study. </w:t>
      </w:r>
      <w:r w:rsidRPr="0065555B">
        <w:rPr>
          <w:i/>
          <w:iCs/>
          <w:sz w:val="22"/>
          <w:szCs w:val="22"/>
          <w:lang w:eastAsia="en-US"/>
        </w:rPr>
        <w:t>Socio-Economic Planning Sciences</w:t>
      </w:r>
      <w:r w:rsidRPr="0065555B">
        <w:rPr>
          <w:sz w:val="22"/>
          <w:szCs w:val="22"/>
          <w:lang w:eastAsia="en-US"/>
        </w:rPr>
        <w:t xml:space="preserve">, </w:t>
      </w:r>
      <w:r w:rsidRPr="0065555B">
        <w:rPr>
          <w:i/>
          <w:iCs/>
          <w:sz w:val="22"/>
          <w:szCs w:val="22"/>
          <w:lang w:eastAsia="en-US"/>
        </w:rPr>
        <w:t>82</w:t>
      </w:r>
      <w:r w:rsidRPr="0065555B">
        <w:rPr>
          <w:sz w:val="22"/>
          <w:szCs w:val="22"/>
          <w:lang w:eastAsia="en-US"/>
        </w:rPr>
        <w:t>, 101234. https://doi.org/10.1016/j.seps.2022.101234</w:t>
      </w:r>
    </w:p>
    <w:p w14:paraId="62FF2E8A" w14:textId="77777777" w:rsidR="00AB0B7D" w:rsidRPr="0065555B" w:rsidRDefault="00AB0B7D" w:rsidP="00AB0B7D">
      <w:pPr>
        <w:pStyle w:val="Bibliography"/>
        <w:spacing w:line="240" w:lineRule="auto"/>
        <w:jc w:val="both"/>
        <w:rPr>
          <w:sz w:val="22"/>
          <w:szCs w:val="22"/>
          <w:lang w:eastAsia="en-US"/>
        </w:rPr>
      </w:pPr>
      <w:r w:rsidRPr="0065555B">
        <w:rPr>
          <w:sz w:val="22"/>
          <w:szCs w:val="22"/>
          <w:lang w:eastAsia="en-US"/>
        </w:rPr>
        <w:t xml:space="preserve">Kruadsungnoen, S., &amp; Upayokin, A. (2025). Assessing Service Quality and User Satisfaction in University Transit: Evidence from the SERVQUAL Approach. </w:t>
      </w:r>
      <w:r w:rsidRPr="0065555B">
        <w:rPr>
          <w:i/>
          <w:iCs/>
          <w:sz w:val="22"/>
          <w:szCs w:val="22"/>
          <w:lang w:eastAsia="en-US"/>
        </w:rPr>
        <w:t>Sustainability</w:t>
      </w:r>
      <w:r w:rsidRPr="0065555B">
        <w:rPr>
          <w:sz w:val="22"/>
          <w:szCs w:val="22"/>
          <w:lang w:eastAsia="en-US"/>
        </w:rPr>
        <w:t xml:space="preserve">, </w:t>
      </w:r>
      <w:r w:rsidRPr="0065555B">
        <w:rPr>
          <w:i/>
          <w:iCs/>
          <w:sz w:val="22"/>
          <w:szCs w:val="22"/>
          <w:lang w:eastAsia="en-US"/>
        </w:rPr>
        <w:t>17</w:t>
      </w:r>
      <w:r w:rsidRPr="0065555B">
        <w:rPr>
          <w:sz w:val="22"/>
          <w:szCs w:val="22"/>
          <w:lang w:eastAsia="en-US"/>
        </w:rPr>
        <w:t>(24), 11118. https://doi.org/10.3390/su172411118</w:t>
      </w:r>
    </w:p>
    <w:p w14:paraId="72A95BB7" w14:textId="77777777" w:rsidR="00AB0B7D" w:rsidRPr="0065555B" w:rsidRDefault="00AB0B7D" w:rsidP="00AB0B7D">
      <w:pPr>
        <w:pStyle w:val="Bibliography"/>
        <w:spacing w:line="240" w:lineRule="auto"/>
        <w:jc w:val="both"/>
        <w:rPr>
          <w:sz w:val="22"/>
          <w:szCs w:val="22"/>
          <w:lang w:eastAsia="en-US"/>
        </w:rPr>
      </w:pPr>
      <w:r w:rsidRPr="0065555B">
        <w:rPr>
          <w:sz w:val="22"/>
          <w:szCs w:val="22"/>
          <w:lang w:eastAsia="en-US"/>
        </w:rPr>
        <w:t xml:space="preserve">Lakkoju, S. (2016). Importance-Performance Analysis of Service Quality in Higher Education: A Case Study. </w:t>
      </w:r>
      <w:r w:rsidRPr="0065555B">
        <w:rPr>
          <w:i/>
          <w:iCs/>
          <w:sz w:val="22"/>
          <w:szCs w:val="22"/>
          <w:lang w:eastAsia="en-US"/>
        </w:rPr>
        <w:t>Indian Journal of Industrial Relations</w:t>
      </w:r>
      <w:r w:rsidRPr="0065555B">
        <w:rPr>
          <w:sz w:val="22"/>
          <w:szCs w:val="22"/>
          <w:lang w:eastAsia="en-US"/>
        </w:rPr>
        <w:t xml:space="preserve">, </w:t>
      </w:r>
      <w:r w:rsidRPr="0065555B">
        <w:rPr>
          <w:i/>
          <w:iCs/>
          <w:sz w:val="22"/>
          <w:szCs w:val="22"/>
          <w:lang w:eastAsia="en-US"/>
        </w:rPr>
        <w:t>52</w:t>
      </w:r>
      <w:r w:rsidRPr="0065555B">
        <w:rPr>
          <w:sz w:val="22"/>
          <w:szCs w:val="22"/>
          <w:lang w:eastAsia="en-US"/>
        </w:rPr>
        <w:t>, 144–156.</w:t>
      </w:r>
    </w:p>
    <w:p w14:paraId="663077C9" w14:textId="77777777" w:rsidR="00AB0B7D" w:rsidRPr="0065555B" w:rsidRDefault="00AB0B7D" w:rsidP="00AB0B7D">
      <w:pPr>
        <w:pStyle w:val="Bibliography"/>
        <w:spacing w:line="240" w:lineRule="auto"/>
        <w:jc w:val="both"/>
        <w:rPr>
          <w:sz w:val="22"/>
          <w:szCs w:val="22"/>
          <w:lang w:eastAsia="en-US"/>
        </w:rPr>
      </w:pPr>
      <w:r w:rsidRPr="0065555B">
        <w:rPr>
          <w:sz w:val="22"/>
          <w:szCs w:val="22"/>
          <w:lang w:eastAsia="en-US"/>
        </w:rPr>
        <w:t xml:space="preserve">Liu, X.-X., &amp; Chen, Z.-Y. (2022). Service quality evaluation and service improvement using online reviews: A framework combining deep learning with a hierarchical service quality model. </w:t>
      </w:r>
      <w:r w:rsidRPr="0065555B">
        <w:rPr>
          <w:i/>
          <w:iCs/>
          <w:sz w:val="22"/>
          <w:szCs w:val="22"/>
          <w:lang w:eastAsia="en-US"/>
        </w:rPr>
        <w:t>Electronic Commerce Research and Applications</w:t>
      </w:r>
      <w:r w:rsidRPr="0065555B">
        <w:rPr>
          <w:sz w:val="22"/>
          <w:szCs w:val="22"/>
          <w:lang w:eastAsia="en-US"/>
        </w:rPr>
        <w:t xml:space="preserve">, </w:t>
      </w:r>
      <w:r w:rsidRPr="0065555B">
        <w:rPr>
          <w:i/>
          <w:iCs/>
          <w:sz w:val="22"/>
          <w:szCs w:val="22"/>
          <w:lang w:eastAsia="en-US"/>
        </w:rPr>
        <w:t>54</w:t>
      </w:r>
      <w:r w:rsidRPr="0065555B">
        <w:rPr>
          <w:sz w:val="22"/>
          <w:szCs w:val="22"/>
          <w:lang w:eastAsia="en-US"/>
        </w:rPr>
        <w:t>, 101174. https://doi.org/10.1016/j.elerap.2022.101174</w:t>
      </w:r>
    </w:p>
    <w:p w14:paraId="6C70410B" w14:textId="77777777" w:rsidR="00AB0B7D" w:rsidRPr="0065555B" w:rsidRDefault="00AB0B7D" w:rsidP="00AB0B7D">
      <w:pPr>
        <w:pStyle w:val="Bibliography"/>
        <w:spacing w:line="240" w:lineRule="auto"/>
        <w:jc w:val="both"/>
        <w:rPr>
          <w:sz w:val="22"/>
          <w:szCs w:val="22"/>
          <w:lang w:eastAsia="en-US"/>
        </w:rPr>
      </w:pPr>
      <w:r w:rsidRPr="0065555B">
        <w:rPr>
          <w:sz w:val="22"/>
          <w:szCs w:val="22"/>
          <w:lang w:eastAsia="en-US"/>
        </w:rPr>
        <w:t xml:space="preserve">Lusianti, D., &amp; Alifiana, M. A. (2018). Importance-Performance Analysis: Upaya Peningkatan Kualitas Layanan. </w:t>
      </w:r>
      <w:r w:rsidRPr="0065555B">
        <w:rPr>
          <w:i/>
          <w:iCs/>
          <w:sz w:val="22"/>
          <w:szCs w:val="22"/>
          <w:lang w:eastAsia="en-US"/>
        </w:rPr>
        <w:t>Jurnal Ilmiah Manajemen dan Bisnis</w:t>
      </w:r>
      <w:r w:rsidRPr="0065555B">
        <w:rPr>
          <w:sz w:val="22"/>
          <w:szCs w:val="22"/>
          <w:lang w:eastAsia="en-US"/>
        </w:rPr>
        <w:t xml:space="preserve">, </w:t>
      </w:r>
      <w:r w:rsidRPr="0065555B">
        <w:rPr>
          <w:i/>
          <w:iCs/>
          <w:sz w:val="22"/>
          <w:szCs w:val="22"/>
          <w:lang w:eastAsia="en-US"/>
        </w:rPr>
        <w:t>19</w:t>
      </w:r>
      <w:r w:rsidRPr="0065555B">
        <w:rPr>
          <w:sz w:val="22"/>
          <w:szCs w:val="22"/>
          <w:lang w:eastAsia="en-US"/>
        </w:rPr>
        <w:t>(2), 117–123. https://doi.org/10.30596/jimb.v19i2.2100</w:t>
      </w:r>
    </w:p>
    <w:p w14:paraId="297C39D6" w14:textId="77777777" w:rsidR="00AB0B7D" w:rsidRPr="0065555B" w:rsidRDefault="00AB0B7D" w:rsidP="00AB0B7D">
      <w:pPr>
        <w:pStyle w:val="Bibliography"/>
        <w:spacing w:line="240" w:lineRule="auto"/>
        <w:jc w:val="both"/>
        <w:rPr>
          <w:sz w:val="22"/>
          <w:szCs w:val="22"/>
          <w:lang w:eastAsia="en-US"/>
        </w:rPr>
      </w:pPr>
      <w:r w:rsidRPr="0065555B">
        <w:rPr>
          <w:sz w:val="22"/>
          <w:szCs w:val="22"/>
          <w:lang w:eastAsia="en-US"/>
        </w:rPr>
        <w:t xml:space="preserve">Maryana, L., Komaladewi, R., Mulyana, A., &amp; Saefullah, K. (2022). Importance Performance Analysis (IPA) on Website Quality (Webqual): An Evidence from A Higher Education Institution in Indonesia. </w:t>
      </w:r>
      <w:r w:rsidRPr="0065555B">
        <w:rPr>
          <w:i/>
          <w:iCs/>
          <w:sz w:val="22"/>
          <w:szCs w:val="22"/>
          <w:lang w:eastAsia="en-US"/>
        </w:rPr>
        <w:t>Advances in Social Sciences Research Journal</w:t>
      </w:r>
      <w:r w:rsidRPr="0065555B">
        <w:rPr>
          <w:sz w:val="22"/>
          <w:szCs w:val="22"/>
          <w:lang w:eastAsia="en-US"/>
        </w:rPr>
        <w:t xml:space="preserve">, </w:t>
      </w:r>
      <w:r w:rsidRPr="0065555B">
        <w:rPr>
          <w:i/>
          <w:iCs/>
          <w:sz w:val="22"/>
          <w:szCs w:val="22"/>
          <w:lang w:eastAsia="en-US"/>
        </w:rPr>
        <w:t>9</w:t>
      </w:r>
      <w:r w:rsidRPr="0065555B">
        <w:rPr>
          <w:sz w:val="22"/>
          <w:szCs w:val="22"/>
          <w:lang w:eastAsia="en-US"/>
        </w:rPr>
        <w:t>(2), 1–7. https://doi.org/10.14738/assrj.92.11696</w:t>
      </w:r>
    </w:p>
    <w:p w14:paraId="1DC37D5E" w14:textId="77777777" w:rsidR="00AB0B7D" w:rsidRPr="0065555B" w:rsidRDefault="00AB0B7D" w:rsidP="00AB0B7D">
      <w:pPr>
        <w:pStyle w:val="Bibliography"/>
        <w:spacing w:line="240" w:lineRule="auto"/>
        <w:jc w:val="both"/>
        <w:rPr>
          <w:sz w:val="22"/>
          <w:szCs w:val="22"/>
          <w:lang w:eastAsia="en-US"/>
        </w:rPr>
      </w:pPr>
      <w:r w:rsidRPr="0065555B">
        <w:rPr>
          <w:sz w:val="22"/>
          <w:szCs w:val="22"/>
          <w:lang w:eastAsia="en-US"/>
        </w:rPr>
        <w:t xml:space="preserve">Mount, D. J. (1997). Introducing the Relativity To Traditional Importance-Performance Analysis. </w:t>
      </w:r>
      <w:r w:rsidRPr="0065555B">
        <w:rPr>
          <w:i/>
          <w:iCs/>
          <w:sz w:val="22"/>
          <w:szCs w:val="22"/>
          <w:lang w:eastAsia="en-US"/>
        </w:rPr>
        <w:t>Journal of Hospitality &amp; Tourism Research</w:t>
      </w:r>
      <w:r w:rsidRPr="0065555B">
        <w:rPr>
          <w:sz w:val="22"/>
          <w:szCs w:val="22"/>
          <w:lang w:eastAsia="en-US"/>
        </w:rPr>
        <w:t xml:space="preserve">, </w:t>
      </w:r>
      <w:r w:rsidRPr="0065555B">
        <w:rPr>
          <w:i/>
          <w:iCs/>
          <w:sz w:val="22"/>
          <w:szCs w:val="22"/>
          <w:lang w:eastAsia="en-US"/>
        </w:rPr>
        <w:t>21</w:t>
      </w:r>
      <w:r w:rsidRPr="0065555B">
        <w:rPr>
          <w:sz w:val="22"/>
          <w:szCs w:val="22"/>
          <w:lang w:eastAsia="en-US"/>
        </w:rPr>
        <w:t>(2), 111–119. https://doi.org/10.1177/109634809702100209</w:t>
      </w:r>
    </w:p>
    <w:p w14:paraId="6FAD4295" w14:textId="77777777" w:rsidR="00AB0B7D" w:rsidRPr="0065555B" w:rsidRDefault="00AB0B7D" w:rsidP="00AB0B7D">
      <w:pPr>
        <w:pStyle w:val="Bibliography"/>
        <w:spacing w:line="240" w:lineRule="auto"/>
        <w:jc w:val="both"/>
        <w:rPr>
          <w:sz w:val="22"/>
          <w:szCs w:val="22"/>
          <w:lang w:eastAsia="en-US"/>
        </w:rPr>
      </w:pPr>
      <w:r w:rsidRPr="0065555B">
        <w:rPr>
          <w:sz w:val="22"/>
          <w:szCs w:val="22"/>
          <w:lang w:eastAsia="en-US"/>
        </w:rPr>
        <w:t xml:space="preserve">Najafi, S., Saati, S., &amp; Tavana, M. (2015). Data envelopment analysis in service quality evaluation: An empirical study. </w:t>
      </w:r>
      <w:r w:rsidRPr="0065555B">
        <w:rPr>
          <w:i/>
          <w:iCs/>
          <w:sz w:val="22"/>
          <w:szCs w:val="22"/>
          <w:lang w:eastAsia="en-US"/>
        </w:rPr>
        <w:t>Journal of Industrial Engineering International</w:t>
      </w:r>
      <w:r w:rsidRPr="0065555B">
        <w:rPr>
          <w:sz w:val="22"/>
          <w:szCs w:val="22"/>
          <w:lang w:eastAsia="en-US"/>
        </w:rPr>
        <w:t xml:space="preserve">, </w:t>
      </w:r>
      <w:r w:rsidRPr="0065555B">
        <w:rPr>
          <w:i/>
          <w:iCs/>
          <w:sz w:val="22"/>
          <w:szCs w:val="22"/>
          <w:lang w:eastAsia="en-US"/>
        </w:rPr>
        <w:t>11</w:t>
      </w:r>
      <w:r w:rsidRPr="0065555B">
        <w:rPr>
          <w:sz w:val="22"/>
          <w:szCs w:val="22"/>
          <w:lang w:eastAsia="en-US"/>
        </w:rPr>
        <w:t>(3), 319–330. https://doi.org/10.1007/s40092-014-0090-6</w:t>
      </w:r>
    </w:p>
    <w:p w14:paraId="64E03A40" w14:textId="77777777" w:rsidR="00AB0B7D" w:rsidRPr="0065555B" w:rsidRDefault="00AB0B7D" w:rsidP="00AB0B7D">
      <w:pPr>
        <w:pStyle w:val="Bibliography"/>
        <w:spacing w:line="240" w:lineRule="auto"/>
        <w:jc w:val="both"/>
        <w:rPr>
          <w:sz w:val="22"/>
          <w:szCs w:val="22"/>
          <w:lang w:eastAsia="en-US"/>
        </w:rPr>
      </w:pPr>
      <w:r w:rsidRPr="0065555B">
        <w:rPr>
          <w:sz w:val="22"/>
          <w:szCs w:val="22"/>
          <w:lang w:eastAsia="en-US"/>
        </w:rPr>
        <w:t xml:space="preserve">Puspita, F. D., &amp; Aryanny, E. (2024). Analysis Quality of Service using Service Performance and </w:t>
      </w:r>
      <w:r w:rsidRPr="0065555B">
        <w:rPr>
          <w:sz w:val="22"/>
          <w:szCs w:val="22"/>
          <w:lang w:eastAsia="en-US"/>
        </w:rPr>
        <w:lastRenderedPageBreak/>
        <w:t xml:space="preserve">Importance Performance Analysis Method at Community Health Center. </w:t>
      </w:r>
      <w:r w:rsidRPr="0065555B">
        <w:rPr>
          <w:i/>
          <w:iCs/>
          <w:sz w:val="22"/>
          <w:szCs w:val="22"/>
          <w:lang w:eastAsia="en-US"/>
        </w:rPr>
        <w:t>Indonesian Journal of Computer Science</w:t>
      </w:r>
      <w:r w:rsidRPr="0065555B">
        <w:rPr>
          <w:sz w:val="22"/>
          <w:szCs w:val="22"/>
          <w:lang w:eastAsia="en-US"/>
        </w:rPr>
        <w:t xml:space="preserve">, </w:t>
      </w:r>
      <w:r w:rsidRPr="0065555B">
        <w:rPr>
          <w:i/>
          <w:iCs/>
          <w:sz w:val="22"/>
          <w:szCs w:val="22"/>
          <w:lang w:eastAsia="en-US"/>
        </w:rPr>
        <w:t>13</w:t>
      </w:r>
      <w:r w:rsidRPr="0065555B">
        <w:rPr>
          <w:sz w:val="22"/>
          <w:szCs w:val="22"/>
          <w:lang w:eastAsia="en-US"/>
        </w:rPr>
        <w:t>(3). https://doi.org/10.33022/ijcs.v13i3.3949</w:t>
      </w:r>
    </w:p>
    <w:p w14:paraId="0927874A" w14:textId="77777777" w:rsidR="00AB0B7D" w:rsidRPr="0065555B" w:rsidRDefault="00AB0B7D" w:rsidP="00AB0B7D">
      <w:pPr>
        <w:pStyle w:val="Bibliography"/>
        <w:spacing w:line="240" w:lineRule="auto"/>
        <w:jc w:val="both"/>
        <w:rPr>
          <w:sz w:val="22"/>
          <w:szCs w:val="22"/>
          <w:lang w:eastAsia="en-US"/>
        </w:rPr>
      </w:pPr>
      <w:r w:rsidRPr="0065555B">
        <w:rPr>
          <w:sz w:val="22"/>
          <w:szCs w:val="22"/>
          <w:lang w:eastAsia="en-US"/>
        </w:rPr>
        <w:t xml:space="preserve">Ratnasari, L., Umar, F., &amp; Gusdini, N. (2023). Implementasi Importance Performance Analysis Sebagai Evaluasi Kualitas Pembelajaran On Line. </w:t>
      </w:r>
      <w:r w:rsidRPr="0065555B">
        <w:rPr>
          <w:i/>
          <w:iCs/>
          <w:sz w:val="22"/>
          <w:szCs w:val="22"/>
          <w:lang w:eastAsia="en-US"/>
        </w:rPr>
        <w:t>Jurnal Karya Ilmiah Multidisiplin (JURKIM)</w:t>
      </w:r>
      <w:r w:rsidRPr="0065555B">
        <w:rPr>
          <w:sz w:val="22"/>
          <w:szCs w:val="22"/>
          <w:lang w:eastAsia="en-US"/>
        </w:rPr>
        <w:t xml:space="preserve">, </w:t>
      </w:r>
      <w:r w:rsidRPr="0065555B">
        <w:rPr>
          <w:i/>
          <w:iCs/>
          <w:sz w:val="22"/>
          <w:szCs w:val="22"/>
          <w:lang w:eastAsia="en-US"/>
        </w:rPr>
        <w:t>3</w:t>
      </w:r>
      <w:r w:rsidRPr="0065555B">
        <w:rPr>
          <w:sz w:val="22"/>
          <w:szCs w:val="22"/>
          <w:lang w:eastAsia="en-US"/>
        </w:rPr>
        <w:t>(3), 224–228. https://doi.org/10.31849/jurkim.v3i3.15606</w:t>
      </w:r>
    </w:p>
    <w:p w14:paraId="4C7DD3C9" w14:textId="77777777" w:rsidR="00AB0B7D" w:rsidRPr="0065555B" w:rsidRDefault="00AB0B7D" w:rsidP="00AB0B7D">
      <w:pPr>
        <w:pStyle w:val="Bibliography"/>
        <w:spacing w:line="240" w:lineRule="auto"/>
        <w:jc w:val="both"/>
        <w:rPr>
          <w:sz w:val="22"/>
          <w:szCs w:val="22"/>
          <w:lang w:eastAsia="en-US"/>
        </w:rPr>
      </w:pPr>
      <w:r w:rsidRPr="0065555B">
        <w:rPr>
          <w:sz w:val="22"/>
          <w:szCs w:val="22"/>
          <w:lang w:eastAsia="en-US"/>
        </w:rPr>
        <w:t xml:space="preserve">Saputra, D., &amp; Gürbüz, B. (2021). </w:t>
      </w:r>
      <w:r w:rsidRPr="0065555B">
        <w:rPr>
          <w:i/>
          <w:iCs/>
          <w:sz w:val="22"/>
          <w:szCs w:val="22"/>
          <w:lang w:eastAsia="en-US"/>
        </w:rPr>
        <w:t>Implementation of Technology Acceptance Model (TAM) and Importance Performance Analysis (IPA) in Testing the Ease and Usability of E-wallet Applications</w:t>
      </w:r>
      <w:r w:rsidRPr="0065555B">
        <w:rPr>
          <w:sz w:val="22"/>
          <w:szCs w:val="22"/>
          <w:lang w:eastAsia="en-US"/>
        </w:rPr>
        <w:t xml:space="preserve"> (arXiv:2103.09049). arXiv. https://doi.org/10.48550/arXiv.2103.09049</w:t>
      </w:r>
    </w:p>
    <w:p w14:paraId="12329ED0" w14:textId="77777777" w:rsidR="00AB0B7D" w:rsidRPr="0065555B" w:rsidRDefault="00AB0B7D" w:rsidP="00AB0B7D">
      <w:pPr>
        <w:pStyle w:val="Bibliography"/>
        <w:spacing w:line="240" w:lineRule="auto"/>
        <w:jc w:val="both"/>
        <w:rPr>
          <w:sz w:val="22"/>
          <w:szCs w:val="22"/>
          <w:lang w:eastAsia="en-US"/>
        </w:rPr>
      </w:pPr>
      <w:r w:rsidRPr="0065555B">
        <w:rPr>
          <w:sz w:val="22"/>
          <w:szCs w:val="22"/>
          <w:lang w:eastAsia="en-US"/>
        </w:rPr>
        <w:t xml:space="preserve">Sharma, S., &amp; Srivastava, S. (2018). Relationship between Service Quality and Customer Satisfaction in Hotel Industry. </w:t>
      </w:r>
      <w:r w:rsidRPr="0065555B">
        <w:rPr>
          <w:i/>
          <w:iCs/>
          <w:sz w:val="22"/>
          <w:szCs w:val="22"/>
          <w:lang w:eastAsia="en-US"/>
        </w:rPr>
        <w:t>TRJ Tourism Research Journal</w:t>
      </w:r>
      <w:r w:rsidRPr="0065555B">
        <w:rPr>
          <w:sz w:val="22"/>
          <w:szCs w:val="22"/>
          <w:lang w:eastAsia="en-US"/>
        </w:rPr>
        <w:t xml:space="preserve">, </w:t>
      </w:r>
      <w:r w:rsidRPr="0065555B">
        <w:rPr>
          <w:i/>
          <w:iCs/>
          <w:sz w:val="22"/>
          <w:szCs w:val="22"/>
          <w:lang w:eastAsia="en-US"/>
        </w:rPr>
        <w:t>2</w:t>
      </w:r>
      <w:r w:rsidRPr="0065555B">
        <w:rPr>
          <w:sz w:val="22"/>
          <w:szCs w:val="22"/>
          <w:lang w:eastAsia="en-US"/>
        </w:rPr>
        <w:t>(1), 42–49. https://doi.org/10.30647/trj.v2i1.20</w:t>
      </w:r>
    </w:p>
    <w:p w14:paraId="3B034E68" w14:textId="77777777" w:rsidR="00AB0B7D" w:rsidRPr="0065555B" w:rsidRDefault="00AB0B7D" w:rsidP="00AB0B7D">
      <w:pPr>
        <w:pStyle w:val="Bibliography"/>
        <w:spacing w:line="240" w:lineRule="auto"/>
        <w:jc w:val="both"/>
        <w:rPr>
          <w:sz w:val="22"/>
          <w:szCs w:val="22"/>
          <w:lang w:eastAsia="en-US"/>
        </w:rPr>
      </w:pPr>
      <w:r w:rsidRPr="0065555B">
        <w:rPr>
          <w:sz w:val="22"/>
          <w:szCs w:val="22"/>
          <w:lang w:eastAsia="en-US"/>
        </w:rPr>
        <w:t xml:space="preserve">Tedjokusumo, C., &amp; Murhadi, W. R. (2023). Customer satisfaction as a mediator between service quality and customer loyalty: A case study of Bank Central Asia. </w:t>
      </w:r>
      <w:r w:rsidRPr="0065555B">
        <w:rPr>
          <w:i/>
          <w:iCs/>
          <w:sz w:val="22"/>
          <w:szCs w:val="22"/>
          <w:lang w:eastAsia="en-US"/>
        </w:rPr>
        <w:t>Jurnal Siasat Bisnis</w:t>
      </w:r>
      <w:r w:rsidRPr="0065555B">
        <w:rPr>
          <w:sz w:val="22"/>
          <w:szCs w:val="22"/>
          <w:lang w:eastAsia="en-US"/>
        </w:rPr>
        <w:t>, 156–170. https://doi.org/10.20885/jsb.vol27.iss2.art3</w:t>
      </w:r>
    </w:p>
    <w:p w14:paraId="08E3B225" w14:textId="77777777" w:rsidR="00AB0B7D" w:rsidRPr="0065555B" w:rsidRDefault="00AB0B7D" w:rsidP="00AB0B7D">
      <w:pPr>
        <w:pStyle w:val="Bibliography"/>
        <w:spacing w:line="240" w:lineRule="auto"/>
        <w:jc w:val="both"/>
        <w:rPr>
          <w:sz w:val="22"/>
          <w:szCs w:val="22"/>
          <w:lang w:eastAsia="en-US"/>
        </w:rPr>
      </w:pPr>
      <w:r w:rsidRPr="0065555B">
        <w:rPr>
          <w:sz w:val="22"/>
          <w:szCs w:val="22"/>
          <w:lang w:eastAsia="en-US"/>
        </w:rPr>
        <w:t xml:space="preserve">Utami, M. D., Putri, N., Satyawati, A. N., &amp; Giantari, I. G. K. A. (2023). Quality of Service Evaluation Modern Retail Based On Importance Performance Analysis Method. </w:t>
      </w:r>
      <w:r w:rsidRPr="0065555B">
        <w:rPr>
          <w:i/>
          <w:iCs/>
          <w:sz w:val="22"/>
          <w:szCs w:val="22"/>
          <w:lang w:eastAsia="en-US"/>
        </w:rPr>
        <w:t>Journal Of Management Analytical and Solution (JoMAS)</w:t>
      </w:r>
      <w:r w:rsidRPr="0065555B">
        <w:rPr>
          <w:sz w:val="22"/>
          <w:szCs w:val="22"/>
          <w:lang w:eastAsia="en-US"/>
        </w:rPr>
        <w:t xml:space="preserve">, </w:t>
      </w:r>
      <w:r w:rsidRPr="0065555B">
        <w:rPr>
          <w:i/>
          <w:iCs/>
          <w:sz w:val="22"/>
          <w:szCs w:val="22"/>
          <w:lang w:eastAsia="en-US"/>
        </w:rPr>
        <w:t>3</w:t>
      </w:r>
      <w:r w:rsidRPr="0065555B">
        <w:rPr>
          <w:sz w:val="22"/>
          <w:szCs w:val="22"/>
          <w:lang w:eastAsia="en-US"/>
        </w:rPr>
        <w:t>(1), 1–9. https://doi.org/10.32734/jomas.v3i1.10516</w:t>
      </w:r>
    </w:p>
    <w:p w14:paraId="2235D80F" w14:textId="77777777" w:rsidR="00AB0B7D" w:rsidRPr="0065555B" w:rsidRDefault="00AB0B7D" w:rsidP="00AB0B7D">
      <w:pPr>
        <w:pStyle w:val="Bibliography"/>
        <w:spacing w:line="240" w:lineRule="auto"/>
        <w:jc w:val="both"/>
        <w:rPr>
          <w:sz w:val="22"/>
          <w:szCs w:val="22"/>
          <w:lang w:eastAsia="en-US"/>
        </w:rPr>
      </w:pPr>
      <w:r w:rsidRPr="0065555B">
        <w:rPr>
          <w:sz w:val="22"/>
          <w:szCs w:val="22"/>
          <w:lang w:eastAsia="en-US"/>
        </w:rPr>
        <w:t xml:space="preserve">Wider, W., Tan, F. P., Tan, Y. P., Lin, J., Fauzi, M. A., Wong, L. S., Tanucan, J. C. M., &amp; Hossain, S. F. A. (2024). Service quality (SERVQUAL) model in private higher education institutions: A bibliometric analysis of past, present, and future prospects. </w:t>
      </w:r>
      <w:r w:rsidRPr="0065555B">
        <w:rPr>
          <w:i/>
          <w:iCs/>
          <w:sz w:val="22"/>
          <w:szCs w:val="22"/>
          <w:lang w:eastAsia="en-US"/>
        </w:rPr>
        <w:t>Social Sciences &amp; Humanities Open</w:t>
      </w:r>
      <w:r w:rsidRPr="0065555B">
        <w:rPr>
          <w:sz w:val="22"/>
          <w:szCs w:val="22"/>
          <w:lang w:eastAsia="en-US"/>
        </w:rPr>
        <w:t xml:space="preserve">, </w:t>
      </w:r>
      <w:r w:rsidRPr="0065555B">
        <w:rPr>
          <w:i/>
          <w:iCs/>
          <w:sz w:val="22"/>
          <w:szCs w:val="22"/>
          <w:lang w:eastAsia="en-US"/>
        </w:rPr>
        <w:t>9</w:t>
      </w:r>
      <w:r w:rsidRPr="0065555B">
        <w:rPr>
          <w:sz w:val="22"/>
          <w:szCs w:val="22"/>
          <w:lang w:eastAsia="en-US"/>
        </w:rPr>
        <w:t>, 100805. https://doi.org/10.1016/j.ssaho.2024.100805</w:t>
      </w:r>
    </w:p>
    <w:p w14:paraId="25442703" w14:textId="06AE8E25" w:rsidR="00AB0B7D" w:rsidRPr="0065555B" w:rsidRDefault="00AB0B7D" w:rsidP="00AB0B7D">
      <w:pPr>
        <w:jc w:val="both"/>
        <w:rPr>
          <w:b/>
          <w:sz w:val="22"/>
          <w:szCs w:val="22"/>
        </w:rPr>
      </w:pPr>
      <w:r w:rsidRPr="0065555B">
        <w:rPr>
          <w:b/>
          <w:sz w:val="22"/>
          <w:szCs w:val="22"/>
        </w:rPr>
        <w:fldChar w:fldCharType="end"/>
      </w:r>
    </w:p>
    <w:p w14:paraId="0FC98F4E" w14:textId="77777777" w:rsidR="00B5423E" w:rsidRPr="0065555B" w:rsidRDefault="00000000">
      <w:pPr>
        <w:jc w:val="center"/>
        <w:rPr>
          <w:color w:val="000000"/>
          <w:sz w:val="22"/>
          <w:szCs w:val="22"/>
        </w:rPr>
      </w:pPr>
      <w:r w:rsidRPr="0065555B">
        <w:rPr>
          <w:sz w:val="22"/>
          <w:szCs w:val="22"/>
        </w:rPr>
        <w:t xml:space="preserve"> </w:t>
      </w:r>
    </w:p>
    <w:sectPr w:rsidR="00B5423E" w:rsidRPr="0065555B">
      <w:headerReference w:type="even" r:id="rId17"/>
      <w:headerReference w:type="default" r:id="rId18"/>
      <w:footerReference w:type="even" r:id="rId19"/>
      <w:footerReference w:type="default" r:id="rId20"/>
      <w:headerReference w:type="first" r:id="rId21"/>
      <w:type w:val="continuous"/>
      <w:pgSz w:w="11907" w:h="16840"/>
      <w:pgMar w:top="1701" w:right="1701" w:bottom="1701" w:left="1701" w:header="1134" w:footer="567"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01D72E" w14:textId="77777777" w:rsidR="00251FBB" w:rsidRDefault="00251FBB">
      <w:r>
        <w:separator/>
      </w:r>
    </w:p>
  </w:endnote>
  <w:endnote w:type="continuationSeparator" w:id="0">
    <w:p w14:paraId="72E819CC" w14:textId="77777777" w:rsidR="00251FBB" w:rsidRDefault="00251F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BBCCB7" w14:textId="77777777" w:rsidR="00B5423E" w:rsidRDefault="00B5423E">
    <w:pPr>
      <w:pBdr>
        <w:top w:val="nil"/>
        <w:left w:val="nil"/>
        <w:bottom w:val="nil"/>
        <w:right w:val="nil"/>
        <w:between w:val="nil"/>
      </w:pBdr>
      <w:tabs>
        <w:tab w:val="center" w:pos="4153"/>
        <w:tab w:val="right" w:pos="8306"/>
      </w:tabs>
      <w:rPr>
        <w:color w:val="000000"/>
        <w:sz w:val="18"/>
        <w:szCs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FF8C05" w14:textId="77777777" w:rsidR="00B5423E" w:rsidRDefault="00000000">
    <w:pPr>
      <w:pBdr>
        <w:top w:val="nil"/>
        <w:left w:val="nil"/>
        <w:bottom w:val="nil"/>
        <w:right w:val="nil"/>
        <w:between w:val="nil"/>
      </w:pBdr>
      <w:tabs>
        <w:tab w:val="center" w:pos="4153"/>
        <w:tab w:val="right" w:pos="8306"/>
      </w:tabs>
      <w:jc w:val="right"/>
      <w:rPr>
        <w:rFonts w:ascii="Cambria" w:eastAsia="Cambria" w:hAnsi="Cambria" w:cs="Cambria"/>
        <w:color w:val="000000"/>
        <w:sz w:val="20"/>
        <w:szCs w:val="20"/>
      </w:rPr>
    </w:pPr>
    <w:r>
      <w:rPr>
        <w:rFonts w:ascii="Cambria" w:eastAsia="Cambria" w:hAnsi="Cambria" w:cs="Cambria"/>
        <w:color w:val="000000"/>
        <w:sz w:val="20"/>
        <w:szCs w:val="20"/>
      </w:rPr>
      <w:fldChar w:fldCharType="begin"/>
    </w:r>
    <w:r>
      <w:rPr>
        <w:rFonts w:ascii="Cambria" w:eastAsia="Cambria" w:hAnsi="Cambria" w:cs="Cambria"/>
        <w:color w:val="000000"/>
        <w:sz w:val="20"/>
        <w:szCs w:val="20"/>
      </w:rPr>
      <w:instrText>PAGE</w:instrText>
    </w:r>
    <w:r>
      <w:rPr>
        <w:rFonts w:ascii="Cambria" w:eastAsia="Cambria" w:hAnsi="Cambria" w:cs="Cambria"/>
        <w:color w:val="000000"/>
        <w:sz w:val="20"/>
        <w:szCs w:val="20"/>
      </w:rPr>
      <w:fldChar w:fldCharType="separate"/>
    </w:r>
    <w:r>
      <w:rPr>
        <w:rFonts w:ascii="Cambria" w:eastAsia="Cambria" w:hAnsi="Cambria" w:cs="Cambria"/>
        <w:color w:val="000000"/>
        <w:sz w:val="20"/>
        <w:szCs w:val="20"/>
      </w:rPr>
      <w:fldChar w:fldCharType="end"/>
    </w:r>
  </w:p>
  <w:p w14:paraId="01AB7B47" w14:textId="77777777" w:rsidR="00B5423E" w:rsidRDefault="00B5423E">
    <w:pPr>
      <w:pBdr>
        <w:top w:val="nil"/>
        <w:left w:val="nil"/>
        <w:bottom w:val="nil"/>
        <w:right w:val="nil"/>
        <w:between w:val="nil"/>
      </w:pBdr>
      <w:tabs>
        <w:tab w:val="center" w:pos="4153"/>
        <w:tab w:val="right" w:pos="8306"/>
      </w:tabs>
      <w:rPr>
        <w:color w:val="000000"/>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3785D4" w14:textId="77777777" w:rsidR="00B5423E" w:rsidRDefault="00B5423E">
    <w:pPr>
      <w:pBdr>
        <w:top w:val="nil"/>
        <w:left w:val="nil"/>
        <w:bottom w:val="nil"/>
        <w:right w:val="nil"/>
        <w:between w:val="nil"/>
      </w:pBdr>
      <w:tabs>
        <w:tab w:val="center" w:pos="4153"/>
        <w:tab w:val="right" w:pos="8306"/>
      </w:tabs>
      <w:jc w:val="center"/>
      <w:rPr>
        <w:color w:val="000000"/>
        <w:sz w:val="22"/>
        <w:szCs w:val="22"/>
      </w:rPr>
    </w:pPr>
  </w:p>
  <w:p w14:paraId="6815D7F3" w14:textId="77777777" w:rsidR="00B5423E" w:rsidRDefault="00B5423E">
    <w:pPr>
      <w:pBdr>
        <w:top w:val="nil"/>
        <w:left w:val="nil"/>
        <w:bottom w:val="nil"/>
        <w:right w:val="nil"/>
        <w:between w:val="nil"/>
      </w:pBdr>
      <w:tabs>
        <w:tab w:val="center" w:pos="4153"/>
        <w:tab w:val="right" w:pos="8306"/>
      </w:tabs>
      <w:rPr>
        <w:color w:val="000000"/>
        <w:sz w:val="18"/>
        <w:szCs w:val="18"/>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B8F4E7" w14:textId="77777777" w:rsidR="00B5423E" w:rsidRDefault="00B5423E">
    <w:pPr>
      <w:pBdr>
        <w:top w:val="nil"/>
        <w:left w:val="nil"/>
        <w:bottom w:val="nil"/>
        <w:right w:val="nil"/>
        <w:between w:val="nil"/>
      </w:pBdr>
      <w:tabs>
        <w:tab w:val="center" w:pos="4153"/>
        <w:tab w:val="right" w:pos="8306"/>
      </w:tabs>
      <w:jc w:val="center"/>
      <w:rPr>
        <w:color w:val="000000"/>
        <w:sz w:val="22"/>
        <w:szCs w:val="22"/>
      </w:rPr>
    </w:pPr>
  </w:p>
  <w:p w14:paraId="72980BB8" w14:textId="77777777" w:rsidR="00B5423E" w:rsidRDefault="00B5423E">
    <w:pPr>
      <w:pBdr>
        <w:top w:val="nil"/>
        <w:left w:val="nil"/>
        <w:bottom w:val="nil"/>
        <w:right w:val="nil"/>
        <w:between w:val="nil"/>
      </w:pBdr>
      <w:tabs>
        <w:tab w:val="center" w:pos="4153"/>
        <w:tab w:val="right" w:pos="8306"/>
      </w:tabs>
      <w:rPr>
        <w:color w:val="000000"/>
        <w:sz w:val="18"/>
        <w:szCs w:val="18"/>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A20D97" w14:textId="77777777" w:rsidR="00B5423E" w:rsidRDefault="00B5423E">
    <w:pPr>
      <w:pBdr>
        <w:top w:val="nil"/>
        <w:left w:val="nil"/>
        <w:bottom w:val="nil"/>
        <w:right w:val="nil"/>
        <w:between w:val="nil"/>
      </w:pBdr>
      <w:tabs>
        <w:tab w:val="center" w:pos="4153"/>
        <w:tab w:val="right" w:pos="8306"/>
      </w:tabs>
      <w:rPr>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6962A4" w14:textId="77777777" w:rsidR="00251FBB" w:rsidRDefault="00251FBB">
      <w:r>
        <w:separator/>
      </w:r>
    </w:p>
  </w:footnote>
  <w:footnote w:type="continuationSeparator" w:id="0">
    <w:p w14:paraId="107DE8CD" w14:textId="77777777" w:rsidR="00251FBB" w:rsidRDefault="00251FB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53F79B" w14:textId="77777777" w:rsidR="00B5423E" w:rsidRDefault="00251FBB">
    <w:pPr>
      <w:pBdr>
        <w:top w:val="nil"/>
        <w:left w:val="nil"/>
        <w:bottom w:val="nil"/>
        <w:right w:val="nil"/>
        <w:between w:val="nil"/>
      </w:pBdr>
      <w:tabs>
        <w:tab w:val="center" w:pos="4153"/>
        <w:tab w:val="right" w:pos="8306"/>
      </w:tabs>
      <w:rPr>
        <w:color w:val="000000"/>
        <w:sz w:val="18"/>
        <w:szCs w:val="18"/>
      </w:rPr>
    </w:pPr>
    <w:r>
      <w:rPr>
        <w:color w:val="000000"/>
        <w:sz w:val="18"/>
        <w:szCs w:val="18"/>
      </w:rPr>
      <w:pict w14:anchorId="734506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 o:spid="_x0000_s1027" type="#_x0000_t75" alt="" style="position:absolute;margin-left:0;margin-top:0;width:187.45pt;height:187.45pt;z-index:-251658752;mso-wrap-edited:f;mso-width-percent:0;mso-height-percent:0;mso-position-horizontal:center;mso-position-horizontal-relative:margin;mso-position-vertical:center;mso-position-vertical-relative:margin;mso-width-percent:0;mso-height-percent:0">
          <v:imagedata r:id="rId1" o:title="image1"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056195" w14:textId="77777777" w:rsidR="00B5423E" w:rsidRDefault="00251FBB">
    <w:pPr>
      <w:ind w:left="567"/>
      <w:jc w:val="right"/>
      <w:rPr>
        <w:b/>
        <w:sz w:val="22"/>
        <w:szCs w:val="22"/>
      </w:rPr>
    </w:pPr>
    <w:r>
      <w:rPr>
        <w:sz w:val="22"/>
        <w:szCs w:val="22"/>
      </w:rPr>
      <w:pict w14:anchorId="062493C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 o:spid="_x0000_s1026" type="#_x0000_t75" alt="" style="position:absolute;left:0;text-align:left;margin-left:0;margin-top:0;width:187.45pt;height:187.45pt;z-index:-251659776;mso-wrap-edited:f;mso-width-percent:0;mso-height-percent:0;mso-position-horizontal:center;mso-position-horizontal-relative:margin;mso-position-vertical:center;mso-position-vertical-relative:margin;mso-width-percent:0;mso-height-percent:0">
          <v:imagedata r:id="rId1" o:title="image1" gain="19661f" blacklevel="22938f"/>
          <w10:wrap anchorx="margin" anchory="margin"/>
        </v:shape>
      </w:pict>
    </w:r>
    <w:r w:rsidR="00121A47">
      <w:rPr>
        <w:sz w:val="22"/>
        <w:szCs w:val="22"/>
      </w:rPr>
      <w:t>Vol, 1. No,1. Tahun 2021</w:t>
    </w:r>
  </w:p>
  <w:p w14:paraId="6F7D6CFD" w14:textId="77777777" w:rsidR="00B5423E" w:rsidRDefault="00B5423E">
    <w:pPr>
      <w:pBdr>
        <w:top w:val="nil"/>
        <w:left w:val="nil"/>
        <w:bottom w:val="nil"/>
        <w:right w:val="nil"/>
        <w:between w:val="nil"/>
      </w:pBdr>
      <w:tabs>
        <w:tab w:val="center" w:pos="4153"/>
        <w:tab w:val="right" w:pos="8306"/>
      </w:tabs>
      <w:rPr>
        <w:color w:val="000000"/>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49FB96" w14:textId="77777777" w:rsidR="00B5423E" w:rsidRDefault="00B5423E">
    <w:pPr>
      <w:pBdr>
        <w:top w:val="nil"/>
        <w:left w:val="nil"/>
        <w:bottom w:val="nil"/>
        <w:right w:val="nil"/>
        <w:between w:val="nil"/>
      </w:pBdr>
      <w:tabs>
        <w:tab w:val="center" w:pos="4153"/>
        <w:tab w:val="right" w:pos="8306"/>
      </w:tabs>
      <w:rPr>
        <w:color w:val="000000"/>
        <w:sz w:val="18"/>
        <w:szCs w:val="18"/>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C99BB4" w14:textId="77777777" w:rsidR="00B5423E" w:rsidRDefault="00000000">
    <w:pPr>
      <w:ind w:left="567"/>
      <w:jc w:val="right"/>
      <w:rPr>
        <w:b/>
        <w:sz w:val="22"/>
        <w:szCs w:val="22"/>
      </w:rPr>
    </w:pPr>
    <w:r>
      <w:rPr>
        <w:sz w:val="26"/>
        <w:szCs w:val="26"/>
      </w:rPr>
      <w:tab/>
    </w:r>
  </w:p>
  <w:p w14:paraId="5B671232" w14:textId="77777777" w:rsidR="00B5423E" w:rsidRDefault="00B5423E">
    <w:pPr>
      <w:pBdr>
        <w:top w:val="nil"/>
        <w:left w:val="nil"/>
        <w:bottom w:val="nil"/>
        <w:right w:val="nil"/>
        <w:between w:val="nil"/>
      </w:pBdr>
      <w:tabs>
        <w:tab w:val="center" w:pos="4153"/>
        <w:tab w:val="right" w:pos="8306"/>
        <w:tab w:val="left" w:pos="6280"/>
      </w:tabs>
      <w:rPr>
        <w:color w:val="000000"/>
        <w:sz w:val="26"/>
        <w:szCs w:val="26"/>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3C7799" w14:textId="77777777" w:rsidR="00B5423E" w:rsidRDefault="00B5423E">
    <w:pPr>
      <w:pBdr>
        <w:top w:val="nil"/>
        <w:left w:val="nil"/>
        <w:bottom w:val="nil"/>
        <w:right w:val="nil"/>
        <w:between w:val="nil"/>
      </w:pBdr>
      <w:tabs>
        <w:tab w:val="center" w:pos="4153"/>
        <w:tab w:val="right" w:pos="8306"/>
      </w:tabs>
      <w:rPr>
        <w:color w:val="000000"/>
        <w:sz w:val="18"/>
        <w:szCs w:val="18"/>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79FD1D" w14:textId="77777777" w:rsidR="00B5423E" w:rsidRDefault="00251FBB">
    <w:pPr>
      <w:pBdr>
        <w:top w:val="nil"/>
        <w:left w:val="nil"/>
        <w:bottom w:val="nil"/>
        <w:right w:val="nil"/>
        <w:between w:val="nil"/>
      </w:pBdr>
      <w:tabs>
        <w:tab w:val="center" w:pos="4153"/>
        <w:tab w:val="right" w:pos="8306"/>
      </w:tabs>
      <w:rPr>
        <w:color w:val="000000"/>
        <w:sz w:val="18"/>
        <w:szCs w:val="18"/>
      </w:rPr>
    </w:pPr>
    <w:r>
      <w:rPr>
        <w:color w:val="000000"/>
        <w:sz w:val="18"/>
        <w:szCs w:val="18"/>
      </w:rPr>
      <w:pict w14:anchorId="3C96CE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 o:spid="_x0000_s1025" type="#_x0000_t75" alt="" style="position:absolute;margin-left:0;margin-top:0;width:187.45pt;height:187.45pt;z-index:-251657728;mso-wrap-edited:f;mso-width-percent:0;mso-height-percent:0;mso-position-horizontal:center;mso-position-horizontal-relative:margin;mso-position-vertical:center;mso-position-vertical-relative:margin;mso-width-percent:0;mso-height-percent:0">
          <v:imagedata r:id="rId1" o:title="image1"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AB0ADA"/>
    <w:multiLevelType w:val="hybridMultilevel"/>
    <w:tmpl w:val="EC9222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6A65C9"/>
    <w:multiLevelType w:val="hybridMultilevel"/>
    <w:tmpl w:val="8E2CCD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8440D6"/>
    <w:multiLevelType w:val="hybridMultilevel"/>
    <w:tmpl w:val="46D0173C"/>
    <w:lvl w:ilvl="0" w:tplc="F9722E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86733B9"/>
    <w:multiLevelType w:val="hybridMultilevel"/>
    <w:tmpl w:val="F47CCC9E"/>
    <w:lvl w:ilvl="0" w:tplc="09729C0C">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15:restartNumberingAfterBreak="0">
    <w:nsid w:val="290E3434"/>
    <w:multiLevelType w:val="hybridMultilevel"/>
    <w:tmpl w:val="B1B87178"/>
    <w:lvl w:ilvl="0" w:tplc="B2201B9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A0A0F96"/>
    <w:multiLevelType w:val="hybridMultilevel"/>
    <w:tmpl w:val="2766B8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F72545B"/>
    <w:multiLevelType w:val="hybridMultilevel"/>
    <w:tmpl w:val="21CE21A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1163F5"/>
    <w:multiLevelType w:val="hybridMultilevel"/>
    <w:tmpl w:val="EFA0956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D53229"/>
    <w:multiLevelType w:val="hybridMultilevel"/>
    <w:tmpl w:val="5D6440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C77595D"/>
    <w:multiLevelType w:val="hybridMultilevel"/>
    <w:tmpl w:val="2C8E8E4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0D60F6B"/>
    <w:multiLevelType w:val="hybridMultilevel"/>
    <w:tmpl w:val="930CB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22E118D"/>
    <w:multiLevelType w:val="hybridMultilevel"/>
    <w:tmpl w:val="F552F1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2591ABF"/>
    <w:multiLevelType w:val="hybridMultilevel"/>
    <w:tmpl w:val="141A7A48"/>
    <w:lvl w:ilvl="0" w:tplc="00FAEE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7A670DF9"/>
    <w:multiLevelType w:val="hybridMultilevel"/>
    <w:tmpl w:val="FBB298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8191672">
    <w:abstractNumId w:val="8"/>
  </w:num>
  <w:num w:numId="2" w16cid:durableId="802499319">
    <w:abstractNumId w:val="6"/>
  </w:num>
  <w:num w:numId="3" w16cid:durableId="1875147243">
    <w:abstractNumId w:val="7"/>
  </w:num>
  <w:num w:numId="4" w16cid:durableId="1274288658">
    <w:abstractNumId w:val="10"/>
  </w:num>
  <w:num w:numId="5" w16cid:durableId="1521966429">
    <w:abstractNumId w:val="5"/>
  </w:num>
  <w:num w:numId="6" w16cid:durableId="103311843">
    <w:abstractNumId w:val="12"/>
  </w:num>
  <w:num w:numId="7" w16cid:durableId="112948867">
    <w:abstractNumId w:val="4"/>
  </w:num>
  <w:num w:numId="8" w16cid:durableId="1568295239">
    <w:abstractNumId w:val="2"/>
  </w:num>
  <w:num w:numId="9" w16cid:durableId="528564763">
    <w:abstractNumId w:val="1"/>
  </w:num>
  <w:num w:numId="10" w16cid:durableId="979310185">
    <w:abstractNumId w:val="13"/>
  </w:num>
  <w:num w:numId="11" w16cid:durableId="1481922828">
    <w:abstractNumId w:val="11"/>
  </w:num>
  <w:num w:numId="12" w16cid:durableId="1702439541">
    <w:abstractNumId w:val="9"/>
  </w:num>
  <w:num w:numId="13" w16cid:durableId="981890235">
    <w:abstractNumId w:val="3"/>
  </w:num>
  <w:num w:numId="14" w16cid:durableId="57089565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3"/>
  <w:displayBackgroundShape/>
  <w:defaultTabStop w:val="720"/>
  <w:evenAndOddHeaders/>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5423E"/>
    <w:rsid w:val="0001328B"/>
    <w:rsid w:val="00095C73"/>
    <w:rsid w:val="00121A47"/>
    <w:rsid w:val="0016683F"/>
    <w:rsid w:val="0018497B"/>
    <w:rsid w:val="001F3052"/>
    <w:rsid w:val="00251FBB"/>
    <w:rsid w:val="002B49B6"/>
    <w:rsid w:val="00370DD6"/>
    <w:rsid w:val="003D333D"/>
    <w:rsid w:val="003E47F3"/>
    <w:rsid w:val="003E5755"/>
    <w:rsid w:val="0045774E"/>
    <w:rsid w:val="004E5D3F"/>
    <w:rsid w:val="005C4D08"/>
    <w:rsid w:val="005F66DE"/>
    <w:rsid w:val="0065555B"/>
    <w:rsid w:val="00707557"/>
    <w:rsid w:val="00737EF5"/>
    <w:rsid w:val="00807DFB"/>
    <w:rsid w:val="0084411C"/>
    <w:rsid w:val="00931433"/>
    <w:rsid w:val="0095319D"/>
    <w:rsid w:val="009815F9"/>
    <w:rsid w:val="00A13930"/>
    <w:rsid w:val="00A43CF2"/>
    <w:rsid w:val="00A740CE"/>
    <w:rsid w:val="00AB0B7D"/>
    <w:rsid w:val="00AE6FEB"/>
    <w:rsid w:val="00B10882"/>
    <w:rsid w:val="00B5423E"/>
    <w:rsid w:val="00BB270B"/>
    <w:rsid w:val="00BF262B"/>
    <w:rsid w:val="00C72DE9"/>
    <w:rsid w:val="00D70BE8"/>
    <w:rsid w:val="00DF273B"/>
    <w:rsid w:val="00EF7D44"/>
    <w:rsid w:val="00F01D2D"/>
    <w:rsid w:val="00F14DB8"/>
    <w:rsid w:val="00F1727B"/>
    <w:rsid w:val="00F81161"/>
    <w:rsid w:val="00FC463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525855"/>
  <w15:docId w15:val="{867C5BC5-B36C-1E4A-9B27-6AC92FE8EE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id-ID"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2D74"/>
    <w:rPr>
      <w:kern w:val="2"/>
      <w:lang w:val="en-US" w:eastAsia="zh-CN"/>
    </w:rPr>
  </w:style>
  <w:style w:type="paragraph" w:styleId="Heading1">
    <w:name w:val="heading 1"/>
    <w:basedOn w:val="Normal"/>
    <w:next w:val="Normal"/>
    <w:uiPriority w:val="9"/>
    <w:qFormat/>
    <w:rsid w:val="00212D74"/>
    <w:pPr>
      <w:keepNext/>
      <w:keepLines/>
      <w:spacing w:before="240" w:after="60"/>
      <w:outlineLvl w:val="0"/>
    </w:pPr>
    <w:rPr>
      <w:rFonts w:ascii="Arial" w:hAnsi="Arial"/>
      <w:b/>
      <w:kern w:val="44"/>
      <w:sz w:val="32"/>
    </w:rPr>
  </w:style>
  <w:style w:type="paragraph" w:styleId="Heading2">
    <w:name w:val="heading 2"/>
    <w:basedOn w:val="Normal"/>
    <w:next w:val="Normal"/>
    <w:uiPriority w:val="9"/>
    <w:semiHidden/>
    <w:unhideWhenUsed/>
    <w:qFormat/>
    <w:rsid w:val="00212D74"/>
    <w:pPr>
      <w:keepNext/>
      <w:keepLines/>
      <w:spacing w:before="240" w:after="60"/>
      <w:outlineLvl w:val="1"/>
    </w:pPr>
    <w:rPr>
      <w:rFonts w:ascii="Arial" w:hAnsi="Arial"/>
      <w:b/>
      <w:i/>
      <w:sz w:val="28"/>
    </w:rPr>
  </w:style>
  <w:style w:type="paragraph" w:styleId="Heading3">
    <w:name w:val="heading 3"/>
    <w:basedOn w:val="Normal"/>
    <w:next w:val="Normal"/>
    <w:uiPriority w:val="9"/>
    <w:semiHidden/>
    <w:unhideWhenUsed/>
    <w:qFormat/>
    <w:rsid w:val="00212D74"/>
    <w:pPr>
      <w:keepNext/>
      <w:keepLines/>
      <w:spacing w:before="240" w:after="60"/>
      <w:outlineLvl w:val="2"/>
    </w:pPr>
    <w:rPr>
      <w:rFonts w:ascii="Arial" w:hAnsi="Arial"/>
      <w:b/>
      <w:sz w:val="26"/>
    </w:rPr>
  </w:style>
  <w:style w:type="paragraph" w:styleId="Heading4">
    <w:name w:val="heading 4"/>
    <w:basedOn w:val="Normal"/>
    <w:next w:val="Normal"/>
    <w:uiPriority w:val="9"/>
    <w:semiHidden/>
    <w:unhideWhenUsed/>
    <w:qFormat/>
    <w:rsid w:val="00212D74"/>
    <w:pPr>
      <w:keepNext/>
      <w:keepLines/>
      <w:spacing w:before="240" w:after="60"/>
      <w:outlineLvl w:val="3"/>
    </w:pPr>
    <w:rPr>
      <w:b/>
      <w:sz w:val="28"/>
    </w:rPr>
  </w:style>
  <w:style w:type="paragraph" w:styleId="Heading5">
    <w:name w:val="heading 5"/>
    <w:basedOn w:val="Normal"/>
    <w:next w:val="Normal"/>
    <w:uiPriority w:val="9"/>
    <w:semiHidden/>
    <w:unhideWhenUsed/>
    <w:qFormat/>
    <w:rsid w:val="00212D74"/>
    <w:pPr>
      <w:keepNext/>
      <w:keepLines/>
      <w:spacing w:before="240" w:after="60"/>
      <w:outlineLvl w:val="4"/>
    </w:pPr>
    <w:rPr>
      <w:b/>
      <w:i/>
      <w:sz w:val="26"/>
    </w:rPr>
  </w:style>
  <w:style w:type="paragraph" w:styleId="Heading6">
    <w:name w:val="heading 6"/>
    <w:basedOn w:val="Normal"/>
    <w:next w:val="Normal"/>
    <w:uiPriority w:val="9"/>
    <w:semiHidden/>
    <w:unhideWhenUsed/>
    <w:qFormat/>
    <w:rsid w:val="00212D74"/>
    <w:pPr>
      <w:keepNext/>
      <w:keepLines/>
      <w:spacing w:before="240" w:after="60"/>
      <w:outlineLvl w:val="5"/>
    </w:pPr>
    <w:rPr>
      <w:b/>
      <w:sz w:val="22"/>
    </w:rPr>
  </w:style>
  <w:style w:type="paragraph" w:styleId="Heading7">
    <w:name w:val="heading 7"/>
    <w:basedOn w:val="Normal"/>
    <w:next w:val="Normal"/>
    <w:qFormat/>
    <w:rsid w:val="00212D74"/>
    <w:pPr>
      <w:keepNext/>
      <w:keepLines/>
      <w:spacing w:before="240" w:after="60"/>
      <w:outlineLvl w:val="6"/>
    </w:pPr>
  </w:style>
  <w:style w:type="paragraph" w:styleId="Heading8">
    <w:name w:val="heading 8"/>
    <w:basedOn w:val="Normal"/>
    <w:next w:val="Normal"/>
    <w:qFormat/>
    <w:rsid w:val="00212D74"/>
    <w:pPr>
      <w:keepNext/>
      <w:keepLines/>
      <w:spacing w:before="240" w:after="60"/>
      <w:outlineLvl w:val="7"/>
    </w:pPr>
    <w:rPr>
      <w:i/>
    </w:rPr>
  </w:style>
  <w:style w:type="paragraph" w:styleId="Heading9">
    <w:name w:val="heading 9"/>
    <w:basedOn w:val="Normal"/>
    <w:next w:val="Normal"/>
    <w:qFormat/>
    <w:rsid w:val="00212D74"/>
    <w:pPr>
      <w:keepNext/>
      <w:keepLines/>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PageNumber">
    <w:name w:val="page number"/>
    <w:basedOn w:val="DefaultParagraphFont"/>
    <w:rsid w:val="00212D74"/>
  </w:style>
  <w:style w:type="character" w:customStyle="1" w:styleId="hps">
    <w:name w:val="hps"/>
    <w:basedOn w:val="DefaultParagraphFont"/>
    <w:rsid w:val="00212D74"/>
  </w:style>
  <w:style w:type="paragraph" w:styleId="Header">
    <w:name w:val="header"/>
    <w:basedOn w:val="Normal"/>
    <w:link w:val="HeaderChar"/>
    <w:uiPriority w:val="99"/>
    <w:rsid w:val="00212D74"/>
    <w:pPr>
      <w:tabs>
        <w:tab w:val="center" w:pos="4153"/>
        <w:tab w:val="right" w:pos="8306"/>
      </w:tabs>
      <w:snapToGrid w:val="0"/>
    </w:pPr>
    <w:rPr>
      <w:sz w:val="18"/>
      <w:szCs w:val="18"/>
    </w:rPr>
  </w:style>
  <w:style w:type="paragraph" w:styleId="Footer">
    <w:name w:val="footer"/>
    <w:basedOn w:val="Normal"/>
    <w:link w:val="FooterChar"/>
    <w:uiPriority w:val="99"/>
    <w:rsid w:val="00212D74"/>
    <w:pPr>
      <w:tabs>
        <w:tab w:val="center" w:pos="4153"/>
        <w:tab w:val="right" w:pos="8306"/>
      </w:tabs>
      <w:snapToGrid w:val="0"/>
    </w:pPr>
    <w:rPr>
      <w:sz w:val="18"/>
      <w:szCs w:val="18"/>
    </w:rPr>
  </w:style>
  <w:style w:type="paragraph" w:customStyle="1" w:styleId="ColorfulList-Accent11">
    <w:name w:val="Colorful List - Accent 11"/>
    <w:basedOn w:val="Normal"/>
    <w:rsid w:val="00212D74"/>
    <w:pPr>
      <w:ind w:left="720"/>
    </w:pPr>
  </w:style>
  <w:style w:type="paragraph" w:customStyle="1" w:styleId="ColorfulList-Accent12">
    <w:name w:val="Colorful List - Accent 12"/>
    <w:basedOn w:val="Normal"/>
    <w:qFormat/>
    <w:rsid w:val="00212D74"/>
    <w:pPr>
      <w:ind w:left="720"/>
    </w:pPr>
  </w:style>
  <w:style w:type="paragraph" w:customStyle="1" w:styleId="NormalWeb858D7CFB-ED40-4347-BF05-701D383B685F858D7CFB-ED40-4347-BF05-701D383B685F">
    <w:name w:val="Normal (Web){858D7CFB-ED40-4347-BF05-701D383B685F}{858D7CFB-ED40-4347-BF05-701D383B685F}"/>
    <w:rsid w:val="00212D74"/>
    <w:pPr>
      <w:spacing w:before="100" w:beforeAutospacing="1" w:after="100" w:afterAutospacing="1"/>
    </w:pPr>
  </w:style>
  <w:style w:type="character" w:customStyle="1" w:styleId="FooterChar">
    <w:name w:val="Footer Char"/>
    <w:link w:val="Footer"/>
    <w:uiPriority w:val="99"/>
    <w:rsid w:val="00630E30"/>
    <w:rPr>
      <w:kern w:val="2"/>
      <w:sz w:val="18"/>
      <w:szCs w:val="18"/>
      <w:lang w:val="en-US" w:eastAsia="zh-CN"/>
    </w:rPr>
  </w:style>
  <w:style w:type="paragraph" w:styleId="BalloonText">
    <w:name w:val="Balloon Text"/>
    <w:basedOn w:val="Normal"/>
    <w:link w:val="BalloonTextChar"/>
    <w:uiPriority w:val="99"/>
    <w:semiHidden/>
    <w:unhideWhenUsed/>
    <w:rsid w:val="008A1B3B"/>
    <w:rPr>
      <w:rFonts w:ascii="Lucida Grande" w:hAnsi="Lucida Grande" w:cs="Lucida Grande"/>
      <w:sz w:val="18"/>
      <w:szCs w:val="18"/>
    </w:rPr>
  </w:style>
  <w:style w:type="character" w:customStyle="1" w:styleId="BalloonTextChar">
    <w:name w:val="Balloon Text Char"/>
    <w:link w:val="BalloonText"/>
    <w:uiPriority w:val="99"/>
    <w:semiHidden/>
    <w:rsid w:val="008A1B3B"/>
    <w:rPr>
      <w:rFonts w:ascii="Lucida Grande" w:hAnsi="Lucida Grande" w:cs="Lucida Grande"/>
      <w:kern w:val="2"/>
      <w:sz w:val="18"/>
      <w:szCs w:val="18"/>
      <w:lang w:eastAsia="zh-CN"/>
    </w:rPr>
  </w:style>
  <w:style w:type="paragraph" w:styleId="FootnoteText">
    <w:name w:val="footnote text"/>
    <w:basedOn w:val="Normal"/>
    <w:link w:val="FootnoteTextChar"/>
    <w:uiPriority w:val="99"/>
    <w:unhideWhenUsed/>
    <w:rsid w:val="00F0731E"/>
  </w:style>
  <w:style w:type="character" w:customStyle="1" w:styleId="FootnoteTextChar">
    <w:name w:val="Footnote Text Char"/>
    <w:link w:val="FootnoteText"/>
    <w:uiPriority w:val="99"/>
    <w:rsid w:val="00F0731E"/>
    <w:rPr>
      <w:kern w:val="2"/>
      <w:sz w:val="24"/>
      <w:szCs w:val="24"/>
      <w:lang w:eastAsia="zh-CN"/>
    </w:rPr>
  </w:style>
  <w:style w:type="character" w:styleId="FootnoteReference">
    <w:name w:val="footnote reference"/>
    <w:uiPriority w:val="99"/>
    <w:unhideWhenUsed/>
    <w:rsid w:val="00F0731E"/>
    <w:rPr>
      <w:vertAlign w:val="superscript"/>
    </w:rPr>
  </w:style>
  <w:style w:type="character" w:styleId="Hyperlink">
    <w:name w:val="Hyperlink"/>
    <w:rsid w:val="002A7100"/>
    <w:rPr>
      <w:color w:val="0000FF"/>
      <w:u w:val="single"/>
    </w:rPr>
  </w:style>
  <w:style w:type="character" w:styleId="Emphasis">
    <w:name w:val="Emphasis"/>
    <w:qFormat/>
    <w:rsid w:val="002A7100"/>
    <w:rPr>
      <w:i/>
      <w:iCs/>
    </w:rPr>
  </w:style>
  <w:style w:type="table" w:customStyle="1" w:styleId="Style1">
    <w:name w:val="Style1"/>
    <w:basedOn w:val="TableNormal"/>
    <w:uiPriority w:val="99"/>
    <w:rsid w:val="00556D2C"/>
    <w:tblPr/>
  </w:style>
  <w:style w:type="character" w:styleId="PlaceholderText">
    <w:name w:val="Placeholder Text"/>
    <w:basedOn w:val="DefaultParagraphFont"/>
    <w:uiPriority w:val="99"/>
    <w:semiHidden/>
    <w:rsid w:val="009B66D1"/>
    <w:rPr>
      <w:color w:val="808080"/>
    </w:rPr>
  </w:style>
  <w:style w:type="character" w:styleId="LineNumber">
    <w:name w:val="line number"/>
    <w:basedOn w:val="DefaultParagraphFont"/>
    <w:uiPriority w:val="99"/>
    <w:semiHidden/>
    <w:unhideWhenUsed/>
    <w:rsid w:val="007558EC"/>
  </w:style>
  <w:style w:type="character" w:customStyle="1" w:styleId="HeaderChar">
    <w:name w:val="Header Char"/>
    <w:basedOn w:val="DefaultParagraphFont"/>
    <w:link w:val="Header"/>
    <w:uiPriority w:val="99"/>
    <w:rsid w:val="001B1F42"/>
    <w:rPr>
      <w:kern w:val="2"/>
      <w:sz w:val="18"/>
      <w:szCs w:val="18"/>
      <w:lang w:val="en-US" w:eastAsia="zh-CN"/>
    </w:rPr>
  </w:style>
  <w:style w:type="character" w:styleId="Strong">
    <w:name w:val="Strong"/>
    <w:basedOn w:val="DefaultParagraphFont"/>
    <w:uiPriority w:val="22"/>
    <w:qFormat/>
    <w:rsid w:val="007035ED"/>
    <w:rPr>
      <w:b/>
      <w:b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ListParagraph">
    <w:name w:val="List Paragraph"/>
    <w:basedOn w:val="Normal"/>
    <w:uiPriority w:val="34"/>
    <w:qFormat/>
    <w:rsid w:val="00370DD6"/>
    <w:pPr>
      <w:ind w:left="720"/>
      <w:contextualSpacing/>
    </w:pPr>
  </w:style>
  <w:style w:type="paragraph" w:styleId="Bibliography">
    <w:name w:val="Bibliography"/>
    <w:basedOn w:val="Normal"/>
    <w:next w:val="Normal"/>
    <w:uiPriority w:val="37"/>
    <w:unhideWhenUsed/>
    <w:rsid w:val="00AB0B7D"/>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2.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Iw0f+wDDGk7h8ohVZrqgPXF7E2w==">CgMxLjA4AHIhMV9qU25HSTE5bVA0aDVmdDdtQ0NZYUw1NWdMc1F3aTlJ</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84</TotalTime>
  <Pages>12</Pages>
  <Words>15870</Words>
  <Characters>90461</Characters>
  <Application>Microsoft Office Word</Application>
  <DocSecurity>0</DocSecurity>
  <Lines>753</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ksi DIK BPK Makassar</dc:creator>
  <cp:lastModifiedBy>Software Solution</cp:lastModifiedBy>
  <cp:revision>23</cp:revision>
  <dcterms:created xsi:type="dcterms:W3CDTF">2026-04-29T02:50:00Z</dcterms:created>
  <dcterms:modified xsi:type="dcterms:W3CDTF">2026-05-01T0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8.1.0.3036</vt:lpwstr>
  </property>
  <property fmtid="{D5CDD505-2E9C-101B-9397-08002B2CF9AE}" pid="3" name="MSIP_Label_defa4170-0d19-0005-0004-bc88714345d2_Enabled">
    <vt:lpwstr>true</vt:lpwstr>
  </property>
  <property fmtid="{D5CDD505-2E9C-101B-9397-08002B2CF9AE}" pid="4" name="MSIP_Label_defa4170-0d19-0005-0004-bc88714345d2_SetDate">
    <vt:lpwstr>2024-02-23T17:17:41Z</vt:lpwstr>
  </property>
  <property fmtid="{D5CDD505-2E9C-101B-9397-08002B2CF9AE}" pid="5" name="MSIP_Label_defa4170-0d19-0005-0004-bc88714345d2_Method">
    <vt:lpwstr>Standard</vt:lpwstr>
  </property>
  <property fmtid="{D5CDD505-2E9C-101B-9397-08002B2CF9AE}" pid="6" name="MSIP_Label_defa4170-0d19-0005-0004-bc88714345d2_Name">
    <vt:lpwstr>defa4170-0d19-0005-0004-bc88714345d2</vt:lpwstr>
  </property>
  <property fmtid="{D5CDD505-2E9C-101B-9397-08002B2CF9AE}" pid="7" name="MSIP_Label_defa4170-0d19-0005-0004-bc88714345d2_SiteId">
    <vt:lpwstr>d3082681-1d4c-40e1-ba72-0456c9d05e71</vt:lpwstr>
  </property>
  <property fmtid="{D5CDD505-2E9C-101B-9397-08002B2CF9AE}" pid="8" name="MSIP_Label_defa4170-0d19-0005-0004-bc88714345d2_ActionId">
    <vt:lpwstr>5bdcab95-0fc4-4fa1-b4d6-2e041cb7ab8c</vt:lpwstr>
  </property>
  <property fmtid="{D5CDD505-2E9C-101B-9397-08002B2CF9AE}" pid="9" name="MSIP_Label_defa4170-0d19-0005-0004-bc88714345d2_ContentBits">
    <vt:lpwstr>0</vt:lpwstr>
  </property>
  <property fmtid="{D5CDD505-2E9C-101B-9397-08002B2CF9AE}" pid="10" name="ZOTERO_PREF_1">
    <vt:lpwstr>&lt;data data-version="3" zotero-version="7.0.32"&gt;&lt;session id="PM9uZpit"/&gt;&lt;style id="http://www.zotero.org/styles/apa" locale="en-US" hasBibliography="1" bibliographyStyleHasBeenSet="1"/&gt;&lt;prefs&gt;&lt;pref name="fieldType" value="Field"/&gt;&lt;pref name="automaticJourn</vt:lpwstr>
  </property>
  <property fmtid="{D5CDD505-2E9C-101B-9397-08002B2CF9AE}" pid="11" name="ZOTERO_PREF_2">
    <vt:lpwstr>alAbbreviations" value="true"/&gt;&lt;/prefs&gt;&lt;/data&gt;</vt:lpwstr>
  </property>
</Properties>
</file>